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66FDB805"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A06B04">
        <w:rPr>
          <w:rFonts w:ascii="Times New Roman" w:hAnsi="Times New Roman" w:cs="Times New Roman"/>
          <w:b/>
          <w:sz w:val="26"/>
          <w:szCs w:val="26"/>
          <w:lang w:val="fr-FR"/>
        </w:rPr>
        <w:t>’I</w:t>
      </w:r>
      <w:r w:rsidR="007A06A7">
        <w:rPr>
          <w:rFonts w:ascii="Times New Roman" w:hAnsi="Times New Roman" w:cs="Times New Roman"/>
          <w:b/>
          <w:sz w:val="26"/>
          <w:szCs w:val="26"/>
          <w:lang w:val="fr-FR"/>
        </w:rPr>
        <w:t>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2084200"/>
      <w:bookmarkStart w:id="2" w:name="_Toc202084283"/>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bookmarkEnd w:id="2"/>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E83919E" w14:textId="3EA0F2CB" w:rsidR="0072340D" w:rsidRPr="00A2630F" w:rsidRDefault="008A6A05" w:rsidP="00D0797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3" w:name="_Toc184475243"/>
      <w:bookmarkStart w:id="4" w:name="_Toc202084201"/>
      <w:bookmarkStart w:id="5" w:name="_Toc202084284"/>
      <w:r w:rsidRPr="00167D1B">
        <w:rPr>
          <w:rFonts w:ascii="Times New Roman" w:eastAsiaTheme="majorEastAsia" w:hAnsi="Times New Roman" w:cs="Times New Roman"/>
          <w:b/>
          <w:sz w:val="24"/>
          <w:szCs w:val="24"/>
          <w:lang w:val="fr-FR"/>
        </w:rPr>
        <w:lastRenderedPageBreak/>
        <w:t>REMERCIEMENTS</w:t>
      </w:r>
      <w:bookmarkEnd w:id="3"/>
      <w:bookmarkEnd w:id="4"/>
      <w:bookmarkEnd w:id="5"/>
    </w:p>
    <w:p w14:paraId="4C4A5C6B" w14:textId="77777777" w:rsidR="008B3069" w:rsidRPr="00114BA5" w:rsidRDefault="00114BA5" w:rsidP="00E64C9F">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E64C9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98381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6" w:name="_Toc202084202"/>
      <w:bookmarkStart w:id="7" w:name="_Toc202084285"/>
      <w:r w:rsidRPr="006871BC">
        <w:rPr>
          <w:rFonts w:ascii="Times New Roman" w:eastAsiaTheme="majorEastAsia" w:hAnsi="Times New Roman" w:cs="Times New Roman"/>
          <w:b/>
          <w:sz w:val="24"/>
          <w:szCs w:val="24"/>
          <w:lang w:val="fr-FR"/>
        </w:rPr>
        <w:lastRenderedPageBreak/>
        <w:t>RÉSUMÉ</w:t>
      </w:r>
      <w:bookmarkEnd w:id="6"/>
      <w:bookmarkEnd w:id="7"/>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2ED66320" w14:textId="0123B3B6" w:rsidR="0095709A" w:rsidRPr="006E5249" w:rsidRDefault="001C089B" w:rsidP="0099448A">
      <w:pPr>
        <w:keepNext/>
        <w:keepLines/>
        <w:spacing w:before="120" w:after="120" w:line="360" w:lineRule="auto"/>
        <w:jc w:val="center"/>
        <w:outlineLvl w:val="0"/>
        <w:rPr>
          <w:rFonts w:ascii="Times New Roman" w:eastAsiaTheme="majorEastAsia" w:hAnsi="Times New Roman" w:cs="Times New Roman"/>
          <w:b/>
          <w:sz w:val="24"/>
          <w:szCs w:val="24"/>
        </w:rPr>
      </w:pPr>
      <w:bookmarkStart w:id="8" w:name="_Toc202084203"/>
      <w:bookmarkStart w:id="9" w:name="_Toc202084286"/>
      <w:r w:rsidRPr="009C1B66">
        <w:rPr>
          <w:rFonts w:ascii="Times New Roman" w:eastAsiaTheme="majorEastAsia" w:hAnsi="Times New Roman" w:cs="Times New Roman"/>
          <w:b/>
          <w:sz w:val="24"/>
          <w:szCs w:val="24"/>
        </w:rPr>
        <w:lastRenderedPageBreak/>
        <w:t>ABSTRACT</w:t>
      </w:r>
      <w:bookmarkEnd w:id="8"/>
      <w:bookmarkEnd w:id="9"/>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055C2546" w14:textId="71E2544F" w:rsidR="00213F3B" w:rsidRPr="000C7DC3" w:rsidRDefault="00794EF5" w:rsidP="00A557EC">
      <w:pPr>
        <w:keepNext/>
        <w:keepLines/>
        <w:spacing w:before="120" w:after="120" w:line="360" w:lineRule="auto"/>
        <w:jc w:val="center"/>
        <w:outlineLvl w:val="0"/>
        <w:rPr>
          <w:rFonts w:ascii="Times New Roman" w:eastAsiaTheme="majorEastAsia" w:hAnsi="Times New Roman" w:cs="Times New Roman"/>
          <w:b/>
          <w:sz w:val="24"/>
          <w:szCs w:val="24"/>
        </w:rPr>
      </w:pPr>
      <w:bookmarkStart w:id="10" w:name="_Toc202084204"/>
      <w:bookmarkStart w:id="11" w:name="_Toc202084287"/>
      <w:r w:rsidRPr="00440818">
        <w:rPr>
          <w:rFonts w:ascii="Times New Roman" w:eastAsiaTheme="majorEastAsia" w:hAnsi="Times New Roman" w:cs="Times New Roman"/>
          <w:b/>
          <w:sz w:val="24"/>
          <w:szCs w:val="24"/>
        </w:rPr>
        <w:lastRenderedPageBreak/>
        <w:t>SOMMAIRE</w:t>
      </w:r>
      <w:bookmarkEnd w:id="10"/>
      <w:bookmarkEnd w:id="11"/>
    </w:p>
    <w:p w14:paraId="285F4B17" w14:textId="15C22CDF" w:rsidR="00FF3B3C" w:rsidRDefault="004216B9">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o "1-1" \h \z \u </w:instrText>
      </w:r>
      <w:r>
        <w:rPr>
          <w:rFonts w:ascii="Times New Roman" w:hAnsi="Times New Roman" w:cs="Times New Roman"/>
          <w:sz w:val="24"/>
          <w:szCs w:val="24"/>
          <w:lang w:val="fr-FR"/>
        </w:rPr>
        <w:fldChar w:fldCharType="separate"/>
      </w:r>
      <w:hyperlink w:anchor="_Toc202084283" w:history="1">
        <w:r w:rsidR="00FF3B3C" w:rsidRPr="00B93124">
          <w:rPr>
            <w:rStyle w:val="Lienhypertexte"/>
            <w:rFonts w:ascii="Times New Roman" w:eastAsiaTheme="majorEastAsia" w:hAnsi="Times New Roman" w:cs="Times New Roman"/>
            <w:noProof/>
            <w:lang w:val="fr-FR"/>
          </w:rPr>
          <w:t>DÉDICACE</w:t>
        </w:r>
        <w:r w:rsidR="00FF3B3C">
          <w:rPr>
            <w:noProof/>
            <w:webHidden/>
          </w:rPr>
          <w:tab/>
        </w:r>
        <w:r w:rsidR="00FF3B3C">
          <w:rPr>
            <w:noProof/>
            <w:webHidden/>
          </w:rPr>
          <w:fldChar w:fldCharType="begin"/>
        </w:r>
        <w:r w:rsidR="00FF3B3C">
          <w:rPr>
            <w:noProof/>
            <w:webHidden/>
          </w:rPr>
          <w:instrText xml:space="preserve"> PAGEREF _Toc202084283 \h </w:instrText>
        </w:r>
        <w:r w:rsidR="00FF3B3C">
          <w:rPr>
            <w:noProof/>
            <w:webHidden/>
          </w:rPr>
        </w:r>
        <w:r w:rsidR="00FF3B3C">
          <w:rPr>
            <w:noProof/>
            <w:webHidden/>
          </w:rPr>
          <w:fldChar w:fldCharType="separate"/>
        </w:r>
        <w:r w:rsidR="00E85540">
          <w:rPr>
            <w:noProof/>
            <w:webHidden/>
          </w:rPr>
          <w:t>i</w:t>
        </w:r>
        <w:r w:rsidR="00FF3B3C">
          <w:rPr>
            <w:noProof/>
            <w:webHidden/>
          </w:rPr>
          <w:fldChar w:fldCharType="end"/>
        </w:r>
      </w:hyperlink>
    </w:p>
    <w:p w14:paraId="6AD06FF5" w14:textId="16EDBFFC"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4" w:history="1">
        <w:r w:rsidRPr="00B93124">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2084284 \h </w:instrText>
        </w:r>
        <w:r>
          <w:rPr>
            <w:noProof/>
            <w:webHidden/>
          </w:rPr>
        </w:r>
        <w:r>
          <w:rPr>
            <w:noProof/>
            <w:webHidden/>
          </w:rPr>
          <w:fldChar w:fldCharType="separate"/>
        </w:r>
        <w:r w:rsidR="00E85540">
          <w:rPr>
            <w:noProof/>
            <w:webHidden/>
          </w:rPr>
          <w:t>ii</w:t>
        </w:r>
        <w:r>
          <w:rPr>
            <w:noProof/>
            <w:webHidden/>
          </w:rPr>
          <w:fldChar w:fldCharType="end"/>
        </w:r>
      </w:hyperlink>
    </w:p>
    <w:p w14:paraId="5963EDD8" w14:textId="034D57C0"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5" w:history="1">
        <w:r w:rsidRPr="00B93124">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2084285 \h </w:instrText>
        </w:r>
        <w:r>
          <w:rPr>
            <w:noProof/>
            <w:webHidden/>
          </w:rPr>
        </w:r>
        <w:r>
          <w:rPr>
            <w:noProof/>
            <w:webHidden/>
          </w:rPr>
          <w:fldChar w:fldCharType="separate"/>
        </w:r>
        <w:r w:rsidR="00E85540">
          <w:rPr>
            <w:noProof/>
            <w:webHidden/>
          </w:rPr>
          <w:t>iii</w:t>
        </w:r>
        <w:r>
          <w:rPr>
            <w:noProof/>
            <w:webHidden/>
          </w:rPr>
          <w:fldChar w:fldCharType="end"/>
        </w:r>
      </w:hyperlink>
    </w:p>
    <w:p w14:paraId="69A865FC" w14:textId="3AC60A1C"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6" w:history="1">
        <w:r w:rsidRPr="00B93124">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2084286 \h </w:instrText>
        </w:r>
        <w:r>
          <w:rPr>
            <w:noProof/>
            <w:webHidden/>
          </w:rPr>
        </w:r>
        <w:r>
          <w:rPr>
            <w:noProof/>
            <w:webHidden/>
          </w:rPr>
          <w:fldChar w:fldCharType="separate"/>
        </w:r>
        <w:r w:rsidR="00E85540">
          <w:rPr>
            <w:noProof/>
            <w:webHidden/>
          </w:rPr>
          <w:t>iv</w:t>
        </w:r>
        <w:r>
          <w:rPr>
            <w:noProof/>
            <w:webHidden/>
          </w:rPr>
          <w:fldChar w:fldCharType="end"/>
        </w:r>
      </w:hyperlink>
    </w:p>
    <w:p w14:paraId="7C5D71AC" w14:textId="455743C2"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7" w:history="1">
        <w:r w:rsidRPr="00B93124">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2084287 \h </w:instrText>
        </w:r>
        <w:r>
          <w:rPr>
            <w:noProof/>
            <w:webHidden/>
          </w:rPr>
        </w:r>
        <w:r>
          <w:rPr>
            <w:noProof/>
            <w:webHidden/>
          </w:rPr>
          <w:fldChar w:fldCharType="separate"/>
        </w:r>
        <w:r w:rsidR="00E85540">
          <w:rPr>
            <w:noProof/>
            <w:webHidden/>
          </w:rPr>
          <w:t>v</w:t>
        </w:r>
        <w:r>
          <w:rPr>
            <w:noProof/>
            <w:webHidden/>
          </w:rPr>
          <w:fldChar w:fldCharType="end"/>
        </w:r>
      </w:hyperlink>
    </w:p>
    <w:p w14:paraId="27DEE0BA" w14:textId="0D92A963"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8" w:history="1">
        <w:r w:rsidRPr="00B93124">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2084288 \h </w:instrText>
        </w:r>
        <w:r>
          <w:rPr>
            <w:noProof/>
            <w:webHidden/>
          </w:rPr>
        </w:r>
        <w:r>
          <w:rPr>
            <w:noProof/>
            <w:webHidden/>
          </w:rPr>
          <w:fldChar w:fldCharType="separate"/>
        </w:r>
        <w:r w:rsidR="00E85540">
          <w:rPr>
            <w:noProof/>
            <w:webHidden/>
          </w:rPr>
          <w:t>vii</w:t>
        </w:r>
        <w:r>
          <w:rPr>
            <w:noProof/>
            <w:webHidden/>
          </w:rPr>
          <w:fldChar w:fldCharType="end"/>
        </w:r>
      </w:hyperlink>
    </w:p>
    <w:p w14:paraId="2C60022F" w14:textId="0ED66872"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9" w:history="1">
        <w:r w:rsidRPr="00B93124">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2084289 \h </w:instrText>
        </w:r>
        <w:r>
          <w:rPr>
            <w:noProof/>
            <w:webHidden/>
          </w:rPr>
        </w:r>
        <w:r>
          <w:rPr>
            <w:noProof/>
            <w:webHidden/>
          </w:rPr>
          <w:fldChar w:fldCharType="separate"/>
        </w:r>
        <w:r w:rsidR="00E85540">
          <w:rPr>
            <w:noProof/>
            <w:webHidden/>
          </w:rPr>
          <w:t>viii</w:t>
        </w:r>
        <w:r>
          <w:rPr>
            <w:noProof/>
            <w:webHidden/>
          </w:rPr>
          <w:fldChar w:fldCharType="end"/>
        </w:r>
      </w:hyperlink>
    </w:p>
    <w:p w14:paraId="7A408AE7" w14:textId="681E4007"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0" w:history="1">
        <w:r w:rsidRPr="00B93124">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2084290 \h </w:instrText>
        </w:r>
        <w:r>
          <w:rPr>
            <w:noProof/>
            <w:webHidden/>
          </w:rPr>
        </w:r>
        <w:r>
          <w:rPr>
            <w:noProof/>
            <w:webHidden/>
          </w:rPr>
          <w:fldChar w:fldCharType="separate"/>
        </w:r>
        <w:r w:rsidR="00E85540">
          <w:rPr>
            <w:noProof/>
            <w:webHidden/>
          </w:rPr>
          <w:t>ix</w:t>
        </w:r>
        <w:r>
          <w:rPr>
            <w:noProof/>
            <w:webHidden/>
          </w:rPr>
          <w:fldChar w:fldCharType="end"/>
        </w:r>
      </w:hyperlink>
    </w:p>
    <w:p w14:paraId="191DCB36" w14:textId="557FE16F"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1" w:history="1">
        <w:r w:rsidRPr="00B93124">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2084291 \h </w:instrText>
        </w:r>
        <w:r>
          <w:rPr>
            <w:noProof/>
            <w:webHidden/>
          </w:rPr>
        </w:r>
        <w:r>
          <w:rPr>
            <w:noProof/>
            <w:webHidden/>
          </w:rPr>
          <w:fldChar w:fldCharType="separate"/>
        </w:r>
        <w:r w:rsidR="00E85540">
          <w:rPr>
            <w:noProof/>
            <w:webHidden/>
          </w:rPr>
          <w:t>2</w:t>
        </w:r>
        <w:r>
          <w:rPr>
            <w:noProof/>
            <w:webHidden/>
          </w:rPr>
          <w:fldChar w:fldCharType="end"/>
        </w:r>
      </w:hyperlink>
    </w:p>
    <w:p w14:paraId="2709A3DF" w14:textId="418FF115"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2" w:history="1">
        <w:r w:rsidRPr="00B93124">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2084292 \h </w:instrText>
        </w:r>
        <w:r>
          <w:rPr>
            <w:noProof/>
            <w:webHidden/>
          </w:rPr>
        </w:r>
        <w:r>
          <w:rPr>
            <w:noProof/>
            <w:webHidden/>
          </w:rPr>
          <w:fldChar w:fldCharType="separate"/>
        </w:r>
        <w:r w:rsidR="00E85540">
          <w:rPr>
            <w:noProof/>
            <w:webHidden/>
          </w:rPr>
          <w:t>2</w:t>
        </w:r>
        <w:r>
          <w:rPr>
            <w:noProof/>
            <w:webHidden/>
          </w:rPr>
          <w:fldChar w:fldCharType="end"/>
        </w:r>
      </w:hyperlink>
    </w:p>
    <w:p w14:paraId="37E05FE7" w14:textId="5C04BCEC"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3" w:history="1">
        <w:r w:rsidRPr="00B93124">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2084293 \h </w:instrText>
        </w:r>
        <w:r>
          <w:rPr>
            <w:noProof/>
            <w:webHidden/>
          </w:rPr>
        </w:r>
        <w:r>
          <w:rPr>
            <w:noProof/>
            <w:webHidden/>
          </w:rPr>
          <w:fldChar w:fldCharType="separate"/>
        </w:r>
        <w:r w:rsidR="00E85540">
          <w:rPr>
            <w:noProof/>
            <w:webHidden/>
          </w:rPr>
          <w:t>4</w:t>
        </w:r>
        <w:r>
          <w:rPr>
            <w:noProof/>
            <w:webHidden/>
          </w:rPr>
          <w:fldChar w:fldCharType="end"/>
        </w:r>
      </w:hyperlink>
    </w:p>
    <w:p w14:paraId="35CBFC1B" w14:textId="28261B20"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4" w:history="1">
        <w:r w:rsidRPr="00B93124">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2084294 \h </w:instrText>
        </w:r>
        <w:r>
          <w:rPr>
            <w:noProof/>
            <w:webHidden/>
          </w:rPr>
        </w:r>
        <w:r>
          <w:rPr>
            <w:noProof/>
            <w:webHidden/>
          </w:rPr>
          <w:fldChar w:fldCharType="separate"/>
        </w:r>
        <w:r w:rsidR="00E85540">
          <w:rPr>
            <w:noProof/>
            <w:webHidden/>
          </w:rPr>
          <w:t>5</w:t>
        </w:r>
        <w:r>
          <w:rPr>
            <w:noProof/>
            <w:webHidden/>
          </w:rPr>
          <w:fldChar w:fldCharType="end"/>
        </w:r>
      </w:hyperlink>
    </w:p>
    <w:p w14:paraId="6D9373D1" w14:textId="597E6651"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5" w:history="1">
        <w:r w:rsidRPr="00B93124">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2084295 \h </w:instrText>
        </w:r>
        <w:r>
          <w:rPr>
            <w:noProof/>
            <w:webHidden/>
          </w:rPr>
        </w:r>
        <w:r>
          <w:rPr>
            <w:noProof/>
            <w:webHidden/>
          </w:rPr>
          <w:fldChar w:fldCharType="separate"/>
        </w:r>
        <w:r w:rsidR="00E85540">
          <w:rPr>
            <w:noProof/>
            <w:webHidden/>
          </w:rPr>
          <w:t>6</w:t>
        </w:r>
        <w:r>
          <w:rPr>
            <w:noProof/>
            <w:webHidden/>
          </w:rPr>
          <w:fldChar w:fldCharType="end"/>
        </w:r>
      </w:hyperlink>
    </w:p>
    <w:p w14:paraId="4CCF1B3A" w14:textId="5CA60EF0"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6" w:history="1">
        <w:r w:rsidRPr="00B93124">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2084296 \h </w:instrText>
        </w:r>
        <w:r>
          <w:rPr>
            <w:noProof/>
            <w:webHidden/>
          </w:rPr>
        </w:r>
        <w:r>
          <w:rPr>
            <w:noProof/>
            <w:webHidden/>
          </w:rPr>
          <w:fldChar w:fldCharType="separate"/>
        </w:r>
        <w:r w:rsidR="00E85540">
          <w:rPr>
            <w:noProof/>
            <w:webHidden/>
          </w:rPr>
          <w:t>6</w:t>
        </w:r>
        <w:r>
          <w:rPr>
            <w:noProof/>
            <w:webHidden/>
          </w:rPr>
          <w:fldChar w:fldCharType="end"/>
        </w:r>
      </w:hyperlink>
    </w:p>
    <w:p w14:paraId="4054551D" w14:textId="0410C303"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7" w:history="1">
        <w:r w:rsidRPr="00B93124">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2084297 \h </w:instrText>
        </w:r>
        <w:r>
          <w:rPr>
            <w:noProof/>
            <w:webHidden/>
          </w:rPr>
        </w:r>
        <w:r>
          <w:rPr>
            <w:noProof/>
            <w:webHidden/>
          </w:rPr>
          <w:fldChar w:fldCharType="separate"/>
        </w:r>
        <w:r w:rsidR="00E85540">
          <w:rPr>
            <w:noProof/>
            <w:webHidden/>
          </w:rPr>
          <w:t>9</w:t>
        </w:r>
        <w:r>
          <w:rPr>
            <w:noProof/>
            <w:webHidden/>
          </w:rPr>
          <w:fldChar w:fldCharType="end"/>
        </w:r>
      </w:hyperlink>
    </w:p>
    <w:p w14:paraId="7E521997" w14:textId="6FB64078"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8" w:history="1">
        <w:r w:rsidRPr="00B93124">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2084298 \h </w:instrText>
        </w:r>
        <w:r>
          <w:rPr>
            <w:noProof/>
            <w:webHidden/>
          </w:rPr>
        </w:r>
        <w:r>
          <w:rPr>
            <w:noProof/>
            <w:webHidden/>
          </w:rPr>
          <w:fldChar w:fldCharType="separate"/>
        </w:r>
        <w:r w:rsidR="00E85540">
          <w:rPr>
            <w:noProof/>
            <w:webHidden/>
          </w:rPr>
          <w:t>9</w:t>
        </w:r>
        <w:r>
          <w:rPr>
            <w:noProof/>
            <w:webHidden/>
          </w:rPr>
          <w:fldChar w:fldCharType="end"/>
        </w:r>
      </w:hyperlink>
    </w:p>
    <w:p w14:paraId="2EACB0D0" w14:textId="0D948613"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9" w:history="1">
        <w:r w:rsidRPr="00B93124">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2084299 \h </w:instrText>
        </w:r>
        <w:r>
          <w:rPr>
            <w:noProof/>
            <w:webHidden/>
          </w:rPr>
        </w:r>
        <w:r>
          <w:rPr>
            <w:noProof/>
            <w:webHidden/>
          </w:rPr>
          <w:fldChar w:fldCharType="separate"/>
        </w:r>
        <w:r w:rsidR="00E85540">
          <w:rPr>
            <w:noProof/>
            <w:webHidden/>
          </w:rPr>
          <w:t>11</w:t>
        </w:r>
        <w:r>
          <w:rPr>
            <w:noProof/>
            <w:webHidden/>
          </w:rPr>
          <w:fldChar w:fldCharType="end"/>
        </w:r>
      </w:hyperlink>
    </w:p>
    <w:p w14:paraId="3207F840" w14:textId="0768202F"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0" w:history="1">
        <w:r w:rsidRPr="00B93124">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2084300 \h </w:instrText>
        </w:r>
        <w:r>
          <w:rPr>
            <w:noProof/>
            <w:webHidden/>
          </w:rPr>
        </w:r>
        <w:r>
          <w:rPr>
            <w:noProof/>
            <w:webHidden/>
          </w:rPr>
          <w:fldChar w:fldCharType="separate"/>
        </w:r>
        <w:r w:rsidR="00E85540">
          <w:rPr>
            <w:noProof/>
            <w:webHidden/>
          </w:rPr>
          <w:t>13</w:t>
        </w:r>
        <w:r>
          <w:rPr>
            <w:noProof/>
            <w:webHidden/>
          </w:rPr>
          <w:fldChar w:fldCharType="end"/>
        </w:r>
      </w:hyperlink>
    </w:p>
    <w:p w14:paraId="76CB7D2C" w14:textId="6FDA7948"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1" w:history="1">
        <w:r w:rsidRPr="00B93124">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2084301 \h </w:instrText>
        </w:r>
        <w:r>
          <w:rPr>
            <w:noProof/>
            <w:webHidden/>
          </w:rPr>
        </w:r>
        <w:r>
          <w:rPr>
            <w:noProof/>
            <w:webHidden/>
          </w:rPr>
          <w:fldChar w:fldCharType="separate"/>
        </w:r>
        <w:r w:rsidR="00E85540">
          <w:rPr>
            <w:noProof/>
            <w:webHidden/>
          </w:rPr>
          <w:t>17</w:t>
        </w:r>
        <w:r>
          <w:rPr>
            <w:noProof/>
            <w:webHidden/>
          </w:rPr>
          <w:fldChar w:fldCharType="end"/>
        </w:r>
      </w:hyperlink>
    </w:p>
    <w:p w14:paraId="778DFD96" w14:textId="5BA24BE5"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2" w:history="1">
        <w:r w:rsidRPr="00B93124">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2084302 \h </w:instrText>
        </w:r>
        <w:r>
          <w:rPr>
            <w:noProof/>
            <w:webHidden/>
          </w:rPr>
        </w:r>
        <w:r>
          <w:rPr>
            <w:noProof/>
            <w:webHidden/>
          </w:rPr>
          <w:fldChar w:fldCharType="separate"/>
        </w:r>
        <w:r w:rsidR="00E85540">
          <w:rPr>
            <w:noProof/>
            <w:webHidden/>
          </w:rPr>
          <w:t>20</w:t>
        </w:r>
        <w:r>
          <w:rPr>
            <w:noProof/>
            <w:webHidden/>
          </w:rPr>
          <w:fldChar w:fldCharType="end"/>
        </w:r>
      </w:hyperlink>
    </w:p>
    <w:p w14:paraId="1D466665" w14:textId="35EE149A"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3" w:history="1">
        <w:r w:rsidRPr="00B93124">
          <w:rPr>
            <w:rStyle w:val="Lienhypertexte"/>
            <w:rFonts w:ascii="Times New Roman" w:hAnsi="Times New Roman" w:cs="Times New Roman"/>
            <w:noProof/>
            <w:lang w:val="fr-FR"/>
          </w:rPr>
          <w:t>V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2084303 \h </w:instrText>
        </w:r>
        <w:r>
          <w:rPr>
            <w:noProof/>
            <w:webHidden/>
          </w:rPr>
        </w:r>
        <w:r>
          <w:rPr>
            <w:noProof/>
            <w:webHidden/>
          </w:rPr>
          <w:fldChar w:fldCharType="separate"/>
        </w:r>
        <w:r w:rsidR="00E85540">
          <w:rPr>
            <w:noProof/>
            <w:webHidden/>
          </w:rPr>
          <w:t>21</w:t>
        </w:r>
        <w:r>
          <w:rPr>
            <w:noProof/>
            <w:webHidden/>
          </w:rPr>
          <w:fldChar w:fldCharType="end"/>
        </w:r>
      </w:hyperlink>
    </w:p>
    <w:p w14:paraId="30D2F0C2" w14:textId="556DF9D0"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4" w:history="1">
        <w:r w:rsidRPr="00B93124">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2084304 \h </w:instrText>
        </w:r>
        <w:r>
          <w:rPr>
            <w:noProof/>
            <w:webHidden/>
          </w:rPr>
        </w:r>
        <w:r>
          <w:rPr>
            <w:noProof/>
            <w:webHidden/>
          </w:rPr>
          <w:fldChar w:fldCharType="separate"/>
        </w:r>
        <w:r w:rsidR="00E85540">
          <w:rPr>
            <w:noProof/>
            <w:webHidden/>
          </w:rPr>
          <w:t>30</w:t>
        </w:r>
        <w:r>
          <w:rPr>
            <w:noProof/>
            <w:webHidden/>
          </w:rPr>
          <w:fldChar w:fldCharType="end"/>
        </w:r>
      </w:hyperlink>
    </w:p>
    <w:p w14:paraId="276B0191" w14:textId="0CACA29D"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5" w:history="1">
        <w:r w:rsidRPr="00B93124">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2084305 \h </w:instrText>
        </w:r>
        <w:r>
          <w:rPr>
            <w:noProof/>
            <w:webHidden/>
          </w:rPr>
        </w:r>
        <w:r>
          <w:rPr>
            <w:noProof/>
            <w:webHidden/>
          </w:rPr>
          <w:fldChar w:fldCharType="separate"/>
        </w:r>
        <w:r w:rsidR="00E85540">
          <w:rPr>
            <w:noProof/>
            <w:webHidden/>
          </w:rPr>
          <w:t>30</w:t>
        </w:r>
        <w:r>
          <w:rPr>
            <w:noProof/>
            <w:webHidden/>
          </w:rPr>
          <w:fldChar w:fldCharType="end"/>
        </w:r>
      </w:hyperlink>
    </w:p>
    <w:p w14:paraId="4F27EF44" w14:textId="1C5E3F06"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6" w:history="1">
        <w:r w:rsidRPr="00B93124">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2084306 \h </w:instrText>
        </w:r>
        <w:r>
          <w:rPr>
            <w:noProof/>
            <w:webHidden/>
          </w:rPr>
        </w:r>
        <w:r>
          <w:rPr>
            <w:noProof/>
            <w:webHidden/>
          </w:rPr>
          <w:fldChar w:fldCharType="separate"/>
        </w:r>
        <w:r w:rsidR="00E85540">
          <w:rPr>
            <w:noProof/>
            <w:webHidden/>
          </w:rPr>
          <w:t>31</w:t>
        </w:r>
        <w:r>
          <w:rPr>
            <w:noProof/>
            <w:webHidden/>
          </w:rPr>
          <w:fldChar w:fldCharType="end"/>
        </w:r>
      </w:hyperlink>
    </w:p>
    <w:p w14:paraId="4A12EA81" w14:textId="51CD2DFE"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7" w:history="1">
        <w:r w:rsidRPr="00B93124">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2084307 \h </w:instrText>
        </w:r>
        <w:r>
          <w:rPr>
            <w:noProof/>
            <w:webHidden/>
          </w:rPr>
        </w:r>
        <w:r>
          <w:rPr>
            <w:noProof/>
            <w:webHidden/>
          </w:rPr>
          <w:fldChar w:fldCharType="separate"/>
        </w:r>
        <w:r w:rsidR="00E85540">
          <w:rPr>
            <w:noProof/>
            <w:webHidden/>
          </w:rPr>
          <w:t>37</w:t>
        </w:r>
        <w:r>
          <w:rPr>
            <w:noProof/>
            <w:webHidden/>
          </w:rPr>
          <w:fldChar w:fldCharType="end"/>
        </w:r>
      </w:hyperlink>
    </w:p>
    <w:p w14:paraId="52BB38CB" w14:textId="536C77E5"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8" w:history="1">
        <w:r w:rsidRPr="00B93124">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2084308 \h </w:instrText>
        </w:r>
        <w:r>
          <w:rPr>
            <w:noProof/>
            <w:webHidden/>
          </w:rPr>
        </w:r>
        <w:r>
          <w:rPr>
            <w:noProof/>
            <w:webHidden/>
          </w:rPr>
          <w:fldChar w:fldCharType="separate"/>
        </w:r>
        <w:r w:rsidR="00E85540">
          <w:rPr>
            <w:noProof/>
            <w:webHidden/>
          </w:rPr>
          <w:t>43</w:t>
        </w:r>
        <w:r>
          <w:rPr>
            <w:noProof/>
            <w:webHidden/>
          </w:rPr>
          <w:fldChar w:fldCharType="end"/>
        </w:r>
      </w:hyperlink>
    </w:p>
    <w:p w14:paraId="737EAD18" w14:textId="5A0CC1C4"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9" w:history="1">
        <w:r w:rsidRPr="00B93124">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2084309 \h </w:instrText>
        </w:r>
        <w:r>
          <w:rPr>
            <w:noProof/>
            <w:webHidden/>
          </w:rPr>
        </w:r>
        <w:r>
          <w:rPr>
            <w:noProof/>
            <w:webHidden/>
          </w:rPr>
          <w:fldChar w:fldCharType="separate"/>
        </w:r>
        <w:r w:rsidR="00E85540">
          <w:rPr>
            <w:noProof/>
            <w:webHidden/>
          </w:rPr>
          <w:t>43</w:t>
        </w:r>
        <w:r>
          <w:rPr>
            <w:noProof/>
            <w:webHidden/>
          </w:rPr>
          <w:fldChar w:fldCharType="end"/>
        </w:r>
      </w:hyperlink>
    </w:p>
    <w:p w14:paraId="5DC35A64" w14:textId="5B7E4B1E"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0" w:history="1">
        <w:r w:rsidRPr="00B93124">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2084310 \h </w:instrText>
        </w:r>
        <w:r>
          <w:rPr>
            <w:noProof/>
            <w:webHidden/>
          </w:rPr>
        </w:r>
        <w:r>
          <w:rPr>
            <w:noProof/>
            <w:webHidden/>
          </w:rPr>
          <w:fldChar w:fldCharType="separate"/>
        </w:r>
        <w:r w:rsidR="00E85540">
          <w:rPr>
            <w:noProof/>
            <w:webHidden/>
          </w:rPr>
          <w:t>45</w:t>
        </w:r>
        <w:r>
          <w:rPr>
            <w:noProof/>
            <w:webHidden/>
          </w:rPr>
          <w:fldChar w:fldCharType="end"/>
        </w:r>
      </w:hyperlink>
    </w:p>
    <w:p w14:paraId="2A6FA517" w14:textId="0EB740AF"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1" w:history="1">
        <w:r w:rsidRPr="00B93124">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2084311 \h </w:instrText>
        </w:r>
        <w:r>
          <w:rPr>
            <w:noProof/>
            <w:webHidden/>
          </w:rPr>
        </w:r>
        <w:r>
          <w:rPr>
            <w:noProof/>
            <w:webHidden/>
          </w:rPr>
          <w:fldChar w:fldCharType="separate"/>
        </w:r>
        <w:r w:rsidR="00E85540">
          <w:rPr>
            <w:noProof/>
            <w:webHidden/>
          </w:rPr>
          <w:t>50</w:t>
        </w:r>
        <w:r>
          <w:rPr>
            <w:noProof/>
            <w:webHidden/>
          </w:rPr>
          <w:fldChar w:fldCharType="end"/>
        </w:r>
      </w:hyperlink>
    </w:p>
    <w:p w14:paraId="181D3960" w14:textId="5A8D1A59"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2" w:history="1">
        <w:r w:rsidRPr="00B93124">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2084312 \h </w:instrText>
        </w:r>
        <w:r>
          <w:rPr>
            <w:noProof/>
            <w:webHidden/>
          </w:rPr>
        </w:r>
        <w:r>
          <w:rPr>
            <w:noProof/>
            <w:webHidden/>
          </w:rPr>
          <w:fldChar w:fldCharType="separate"/>
        </w:r>
        <w:r w:rsidR="00E85540">
          <w:rPr>
            <w:noProof/>
            <w:webHidden/>
          </w:rPr>
          <w:t>57</w:t>
        </w:r>
        <w:r>
          <w:rPr>
            <w:noProof/>
            <w:webHidden/>
          </w:rPr>
          <w:fldChar w:fldCharType="end"/>
        </w:r>
      </w:hyperlink>
    </w:p>
    <w:p w14:paraId="342EDF6F" w14:textId="00FD2BCF"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3" w:history="1">
        <w:r w:rsidRPr="00B93124">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2084313 \h </w:instrText>
        </w:r>
        <w:r>
          <w:rPr>
            <w:noProof/>
            <w:webHidden/>
          </w:rPr>
        </w:r>
        <w:r>
          <w:rPr>
            <w:noProof/>
            <w:webHidden/>
          </w:rPr>
          <w:fldChar w:fldCharType="separate"/>
        </w:r>
        <w:r w:rsidR="00E85540">
          <w:rPr>
            <w:noProof/>
            <w:webHidden/>
          </w:rPr>
          <w:t>57</w:t>
        </w:r>
        <w:r>
          <w:rPr>
            <w:noProof/>
            <w:webHidden/>
          </w:rPr>
          <w:fldChar w:fldCharType="end"/>
        </w:r>
      </w:hyperlink>
    </w:p>
    <w:p w14:paraId="053E6AB6" w14:textId="3A79E98F"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4" w:history="1">
        <w:r w:rsidRPr="00B93124">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2084314 \h </w:instrText>
        </w:r>
        <w:r>
          <w:rPr>
            <w:noProof/>
            <w:webHidden/>
          </w:rPr>
        </w:r>
        <w:r>
          <w:rPr>
            <w:noProof/>
            <w:webHidden/>
          </w:rPr>
          <w:fldChar w:fldCharType="separate"/>
        </w:r>
        <w:r w:rsidR="00E85540">
          <w:rPr>
            <w:noProof/>
            <w:webHidden/>
          </w:rPr>
          <w:t>57</w:t>
        </w:r>
        <w:r>
          <w:rPr>
            <w:noProof/>
            <w:webHidden/>
          </w:rPr>
          <w:fldChar w:fldCharType="end"/>
        </w:r>
      </w:hyperlink>
    </w:p>
    <w:p w14:paraId="4690833C" w14:textId="4CA57D06"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5" w:history="1">
        <w:r w:rsidRPr="00B93124">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2084315 \h </w:instrText>
        </w:r>
        <w:r>
          <w:rPr>
            <w:noProof/>
            <w:webHidden/>
          </w:rPr>
        </w:r>
        <w:r>
          <w:rPr>
            <w:noProof/>
            <w:webHidden/>
          </w:rPr>
          <w:fldChar w:fldCharType="separate"/>
        </w:r>
        <w:r w:rsidR="00E85540">
          <w:rPr>
            <w:noProof/>
            <w:webHidden/>
          </w:rPr>
          <w:t>61</w:t>
        </w:r>
        <w:r>
          <w:rPr>
            <w:noProof/>
            <w:webHidden/>
          </w:rPr>
          <w:fldChar w:fldCharType="end"/>
        </w:r>
      </w:hyperlink>
    </w:p>
    <w:p w14:paraId="31077AB3" w14:textId="15910FD7"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6" w:history="1">
        <w:r w:rsidRPr="00B93124">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2084316 \h </w:instrText>
        </w:r>
        <w:r>
          <w:rPr>
            <w:noProof/>
            <w:webHidden/>
          </w:rPr>
        </w:r>
        <w:r>
          <w:rPr>
            <w:noProof/>
            <w:webHidden/>
          </w:rPr>
          <w:fldChar w:fldCharType="separate"/>
        </w:r>
        <w:r w:rsidR="00E85540">
          <w:rPr>
            <w:noProof/>
            <w:webHidden/>
          </w:rPr>
          <w:t>62</w:t>
        </w:r>
        <w:r>
          <w:rPr>
            <w:noProof/>
            <w:webHidden/>
          </w:rPr>
          <w:fldChar w:fldCharType="end"/>
        </w:r>
      </w:hyperlink>
    </w:p>
    <w:p w14:paraId="06FB0012" w14:textId="5D8D88F4"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7" w:history="1">
        <w:r w:rsidRPr="00B93124">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2084317 \h </w:instrText>
        </w:r>
        <w:r>
          <w:rPr>
            <w:noProof/>
            <w:webHidden/>
          </w:rPr>
        </w:r>
        <w:r>
          <w:rPr>
            <w:noProof/>
            <w:webHidden/>
          </w:rPr>
          <w:fldChar w:fldCharType="separate"/>
        </w:r>
        <w:r w:rsidR="00E85540">
          <w:rPr>
            <w:noProof/>
            <w:webHidden/>
          </w:rPr>
          <w:t>64</w:t>
        </w:r>
        <w:r>
          <w:rPr>
            <w:noProof/>
            <w:webHidden/>
          </w:rPr>
          <w:fldChar w:fldCharType="end"/>
        </w:r>
      </w:hyperlink>
    </w:p>
    <w:p w14:paraId="663E5A40" w14:textId="3EEE60F9"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8" w:history="1">
        <w:r w:rsidRPr="00B93124">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2084318 \h </w:instrText>
        </w:r>
        <w:r>
          <w:rPr>
            <w:noProof/>
            <w:webHidden/>
          </w:rPr>
        </w:r>
        <w:r>
          <w:rPr>
            <w:noProof/>
            <w:webHidden/>
          </w:rPr>
          <w:fldChar w:fldCharType="separate"/>
        </w:r>
        <w:r w:rsidR="00E85540">
          <w:rPr>
            <w:noProof/>
            <w:webHidden/>
          </w:rPr>
          <w:t>68</w:t>
        </w:r>
        <w:r>
          <w:rPr>
            <w:noProof/>
            <w:webHidden/>
          </w:rPr>
          <w:fldChar w:fldCharType="end"/>
        </w:r>
      </w:hyperlink>
    </w:p>
    <w:p w14:paraId="01192D6F" w14:textId="725DB0E3"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9" w:history="1">
        <w:r w:rsidRPr="00B93124">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2084319 \h </w:instrText>
        </w:r>
        <w:r>
          <w:rPr>
            <w:noProof/>
            <w:webHidden/>
          </w:rPr>
        </w:r>
        <w:r>
          <w:rPr>
            <w:noProof/>
            <w:webHidden/>
          </w:rPr>
          <w:fldChar w:fldCharType="separate"/>
        </w:r>
        <w:r w:rsidR="00E85540">
          <w:rPr>
            <w:noProof/>
            <w:webHidden/>
          </w:rPr>
          <w:t>i</w:t>
        </w:r>
        <w:r>
          <w:rPr>
            <w:noProof/>
            <w:webHidden/>
          </w:rPr>
          <w:fldChar w:fldCharType="end"/>
        </w:r>
      </w:hyperlink>
    </w:p>
    <w:p w14:paraId="3DF0A92E" w14:textId="380DC703"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20" w:history="1">
        <w:r w:rsidRPr="00B93124">
          <w:rPr>
            <w:rStyle w:val="Lienhypertexte"/>
            <w:rFonts w:ascii="Times New Roman" w:eastAsiaTheme="majorEastAsia" w:hAnsi="Times New Roman" w:cs="Times New Roman"/>
            <w:noProof/>
            <w:lang w:val="fr-FR"/>
          </w:rPr>
          <w:t>TABLE DES MATI</w:t>
        </w:r>
        <w:r w:rsidRPr="00B93124">
          <w:rPr>
            <w:rStyle w:val="Lienhypertexte"/>
            <w:rFonts w:ascii="Times New Roman" w:hAnsi="Times New Roman" w:cs="Times New Roman"/>
            <w:noProof/>
            <w:lang w:val="fr-FR"/>
          </w:rPr>
          <w:t>È</w:t>
        </w:r>
        <w:r w:rsidRPr="00B93124">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2084320 \h </w:instrText>
        </w:r>
        <w:r>
          <w:rPr>
            <w:noProof/>
            <w:webHidden/>
          </w:rPr>
        </w:r>
        <w:r>
          <w:rPr>
            <w:noProof/>
            <w:webHidden/>
          </w:rPr>
          <w:fldChar w:fldCharType="separate"/>
        </w:r>
        <w:r w:rsidR="00E85540">
          <w:rPr>
            <w:noProof/>
            <w:webHidden/>
          </w:rPr>
          <w:t>iv</w:t>
        </w:r>
        <w:r>
          <w:rPr>
            <w:noProof/>
            <w:webHidden/>
          </w:rPr>
          <w:fldChar w:fldCharType="end"/>
        </w:r>
      </w:hyperlink>
    </w:p>
    <w:p w14:paraId="549729D8" w14:textId="0FFAF7C8"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21" w:history="1">
        <w:r w:rsidRPr="00B93124">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2084321 \h </w:instrText>
        </w:r>
        <w:r>
          <w:rPr>
            <w:noProof/>
            <w:webHidden/>
          </w:rPr>
        </w:r>
        <w:r>
          <w:rPr>
            <w:noProof/>
            <w:webHidden/>
          </w:rPr>
          <w:fldChar w:fldCharType="separate"/>
        </w:r>
        <w:r w:rsidR="00E85540">
          <w:rPr>
            <w:noProof/>
            <w:webHidden/>
          </w:rPr>
          <w:t>vi</w:t>
        </w:r>
        <w:r>
          <w:rPr>
            <w:noProof/>
            <w:webHidden/>
          </w:rPr>
          <w:fldChar w:fldCharType="end"/>
        </w:r>
      </w:hyperlink>
    </w:p>
    <w:p w14:paraId="3C5C194B" w14:textId="462D2A7F" w:rsidR="00AD22E9" w:rsidRDefault="004216B9">
      <w:pPr>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F290795" w14:textId="1EA1AD52" w:rsidR="00D57608" w:rsidRPr="00365937" w:rsidRDefault="003D799B" w:rsidP="00CC76A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2" w:name="_Toc184475245"/>
      <w:bookmarkStart w:id="13" w:name="_Toc202084205"/>
      <w:bookmarkStart w:id="14" w:name="_Toc202084288"/>
      <w:r w:rsidRPr="008A0357">
        <w:rPr>
          <w:rFonts w:ascii="Times New Roman" w:eastAsiaTheme="majorEastAsia" w:hAnsi="Times New Roman" w:cs="Times New Roman"/>
          <w:b/>
          <w:sz w:val="24"/>
          <w:szCs w:val="24"/>
          <w:lang w:val="fr-FR"/>
        </w:rPr>
        <w:lastRenderedPageBreak/>
        <w:t>LISTE DES FIGURES</w:t>
      </w:r>
      <w:bookmarkEnd w:id="12"/>
      <w:bookmarkEnd w:id="13"/>
      <w:bookmarkEnd w:id="14"/>
    </w:p>
    <w:p w14:paraId="0FBEEB65" w14:textId="49F6BE48" w:rsidR="00B031ED"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2083266" w:history="1">
        <w:r w:rsidR="00B031ED" w:rsidRPr="00463A2E">
          <w:rPr>
            <w:rStyle w:val="Lienhypertexte"/>
            <w:rFonts w:ascii="Times New Roman" w:hAnsi="Times New Roman" w:cs="Times New Roman"/>
            <w:b/>
            <w:noProof/>
            <w:lang w:val="fr-FR"/>
          </w:rPr>
          <w:t>Figure 1</w:t>
        </w:r>
        <w:r w:rsidR="00B031ED" w:rsidRPr="00463A2E">
          <w:rPr>
            <w:rStyle w:val="Lienhypertexte"/>
            <w:rFonts w:ascii="Times New Roman" w:hAnsi="Times New Roman" w:cs="Times New Roman"/>
            <w:noProof/>
            <w:lang w:val="fr-FR"/>
          </w:rPr>
          <w:t> : Projet de chronogramme des travaux</w:t>
        </w:r>
        <w:r w:rsidR="00B031ED">
          <w:rPr>
            <w:noProof/>
            <w:webHidden/>
          </w:rPr>
          <w:tab/>
        </w:r>
        <w:r w:rsidR="00B031ED">
          <w:rPr>
            <w:noProof/>
            <w:webHidden/>
          </w:rPr>
          <w:fldChar w:fldCharType="begin"/>
        </w:r>
        <w:r w:rsidR="00B031ED">
          <w:rPr>
            <w:noProof/>
            <w:webHidden/>
          </w:rPr>
          <w:instrText xml:space="preserve"> PAGEREF _Toc202083266 \h </w:instrText>
        </w:r>
        <w:r w:rsidR="00B031ED">
          <w:rPr>
            <w:noProof/>
            <w:webHidden/>
          </w:rPr>
        </w:r>
        <w:r w:rsidR="00B031ED">
          <w:rPr>
            <w:noProof/>
            <w:webHidden/>
          </w:rPr>
          <w:fldChar w:fldCharType="separate"/>
        </w:r>
        <w:r w:rsidR="00E85540">
          <w:rPr>
            <w:noProof/>
            <w:webHidden/>
          </w:rPr>
          <w:t>6</w:t>
        </w:r>
        <w:r w:rsidR="00B031ED">
          <w:rPr>
            <w:noProof/>
            <w:webHidden/>
          </w:rPr>
          <w:fldChar w:fldCharType="end"/>
        </w:r>
      </w:hyperlink>
    </w:p>
    <w:p w14:paraId="2A592FEC" w14:textId="725E7FEE" w:rsidR="00B031ED" w:rsidRDefault="00B031ED">
      <w:pPr>
        <w:pStyle w:val="Tabledesillustrations"/>
        <w:tabs>
          <w:tab w:val="right" w:leader="dot" w:pos="9396"/>
        </w:tabs>
        <w:rPr>
          <w:rFonts w:eastAsiaTheme="minorEastAsia"/>
          <w:noProof/>
        </w:rPr>
      </w:pPr>
      <w:hyperlink w:anchor="_Toc202083267" w:history="1">
        <w:r w:rsidRPr="00463A2E">
          <w:rPr>
            <w:rStyle w:val="Lienhypertexte"/>
            <w:rFonts w:ascii="Times New Roman" w:hAnsi="Times New Roman" w:cs="Times New Roman"/>
            <w:b/>
            <w:noProof/>
            <w:lang w:val="fr-FR"/>
          </w:rPr>
          <w:t>Figure 2</w:t>
        </w:r>
        <w:r w:rsidRPr="00463A2E">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202083267 \h </w:instrText>
        </w:r>
        <w:r>
          <w:rPr>
            <w:noProof/>
            <w:webHidden/>
          </w:rPr>
        </w:r>
        <w:r>
          <w:rPr>
            <w:noProof/>
            <w:webHidden/>
          </w:rPr>
          <w:fldChar w:fldCharType="separate"/>
        </w:r>
        <w:r w:rsidR="00E85540">
          <w:rPr>
            <w:noProof/>
            <w:webHidden/>
          </w:rPr>
          <w:t>14</w:t>
        </w:r>
        <w:r>
          <w:rPr>
            <w:noProof/>
            <w:webHidden/>
          </w:rPr>
          <w:fldChar w:fldCharType="end"/>
        </w:r>
      </w:hyperlink>
    </w:p>
    <w:p w14:paraId="3A904D59" w14:textId="02E5A876" w:rsidR="00B031ED" w:rsidRDefault="00B031ED">
      <w:pPr>
        <w:pStyle w:val="Tabledesillustrations"/>
        <w:tabs>
          <w:tab w:val="right" w:leader="dot" w:pos="9396"/>
        </w:tabs>
        <w:rPr>
          <w:rFonts w:eastAsiaTheme="minorEastAsia"/>
          <w:noProof/>
        </w:rPr>
      </w:pPr>
      <w:hyperlink w:anchor="_Toc202083268" w:history="1">
        <w:r w:rsidRPr="00463A2E">
          <w:rPr>
            <w:rStyle w:val="Lienhypertexte"/>
            <w:rFonts w:ascii="Times New Roman" w:hAnsi="Times New Roman" w:cs="Times New Roman"/>
            <w:b/>
            <w:noProof/>
            <w:lang w:val="fr-FR"/>
          </w:rPr>
          <w:t>Figure 3</w:t>
        </w:r>
        <w:r w:rsidRPr="00463A2E">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202083268 \h </w:instrText>
        </w:r>
        <w:r>
          <w:rPr>
            <w:noProof/>
            <w:webHidden/>
          </w:rPr>
        </w:r>
        <w:r>
          <w:rPr>
            <w:noProof/>
            <w:webHidden/>
          </w:rPr>
          <w:fldChar w:fldCharType="separate"/>
        </w:r>
        <w:r w:rsidR="00E85540">
          <w:rPr>
            <w:noProof/>
            <w:webHidden/>
          </w:rPr>
          <w:t>14</w:t>
        </w:r>
        <w:r>
          <w:rPr>
            <w:noProof/>
            <w:webHidden/>
          </w:rPr>
          <w:fldChar w:fldCharType="end"/>
        </w:r>
      </w:hyperlink>
    </w:p>
    <w:p w14:paraId="4CF4164A" w14:textId="23396172" w:rsidR="00B031ED" w:rsidRDefault="00B031ED">
      <w:pPr>
        <w:pStyle w:val="Tabledesillustrations"/>
        <w:tabs>
          <w:tab w:val="right" w:leader="dot" w:pos="9396"/>
        </w:tabs>
        <w:rPr>
          <w:rFonts w:eastAsiaTheme="minorEastAsia"/>
          <w:noProof/>
        </w:rPr>
      </w:pPr>
      <w:hyperlink w:anchor="_Toc202083269" w:history="1">
        <w:r w:rsidRPr="00463A2E">
          <w:rPr>
            <w:rStyle w:val="Lienhypertexte"/>
            <w:rFonts w:ascii="Times New Roman" w:hAnsi="Times New Roman" w:cs="Times New Roman"/>
            <w:b/>
            <w:noProof/>
            <w:lang w:val="fr-FR"/>
          </w:rPr>
          <w:t>Figure 4</w:t>
        </w:r>
        <w:r w:rsidRPr="00463A2E">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202083269 \h </w:instrText>
        </w:r>
        <w:r>
          <w:rPr>
            <w:noProof/>
            <w:webHidden/>
          </w:rPr>
        </w:r>
        <w:r>
          <w:rPr>
            <w:noProof/>
            <w:webHidden/>
          </w:rPr>
          <w:fldChar w:fldCharType="separate"/>
        </w:r>
        <w:r w:rsidR="00E85540">
          <w:rPr>
            <w:noProof/>
            <w:webHidden/>
          </w:rPr>
          <w:t>15</w:t>
        </w:r>
        <w:r>
          <w:rPr>
            <w:noProof/>
            <w:webHidden/>
          </w:rPr>
          <w:fldChar w:fldCharType="end"/>
        </w:r>
      </w:hyperlink>
    </w:p>
    <w:p w14:paraId="4B07EF3F" w14:textId="48BBDB10" w:rsidR="00B031ED" w:rsidRDefault="00B031ED">
      <w:pPr>
        <w:pStyle w:val="Tabledesillustrations"/>
        <w:tabs>
          <w:tab w:val="right" w:leader="dot" w:pos="9396"/>
        </w:tabs>
        <w:rPr>
          <w:rFonts w:eastAsiaTheme="minorEastAsia"/>
          <w:noProof/>
        </w:rPr>
      </w:pPr>
      <w:hyperlink w:anchor="_Toc202083270" w:history="1">
        <w:r w:rsidRPr="00463A2E">
          <w:rPr>
            <w:rStyle w:val="Lienhypertexte"/>
            <w:rFonts w:ascii="Times New Roman" w:hAnsi="Times New Roman" w:cs="Times New Roman"/>
            <w:b/>
            <w:noProof/>
            <w:lang w:val="fr-FR"/>
          </w:rPr>
          <w:t>Figure 5 :</w:t>
        </w:r>
        <w:r w:rsidRPr="00463A2E">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202083270 \h </w:instrText>
        </w:r>
        <w:r>
          <w:rPr>
            <w:noProof/>
            <w:webHidden/>
          </w:rPr>
        </w:r>
        <w:r>
          <w:rPr>
            <w:noProof/>
            <w:webHidden/>
          </w:rPr>
          <w:fldChar w:fldCharType="separate"/>
        </w:r>
        <w:r w:rsidR="00E85540">
          <w:rPr>
            <w:noProof/>
            <w:webHidden/>
          </w:rPr>
          <w:t>16</w:t>
        </w:r>
        <w:r>
          <w:rPr>
            <w:noProof/>
            <w:webHidden/>
          </w:rPr>
          <w:fldChar w:fldCharType="end"/>
        </w:r>
      </w:hyperlink>
    </w:p>
    <w:p w14:paraId="0A721FFA" w14:textId="64C1A821" w:rsidR="00B031ED" w:rsidRDefault="00B031ED">
      <w:pPr>
        <w:pStyle w:val="Tabledesillustrations"/>
        <w:tabs>
          <w:tab w:val="right" w:leader="dot" w:pos="9396"/>
        </w:tabs>
        <w:rPr>
          <w:rFonts w:eastAsiaTheme="minorEastAsia"/>
          <w:noProof/>
        </w:rPr>
      </w:pPr>
      <w:hyperlink w:anchor="_Toc202083271" w:history="1">
        <w:r w:rsidRPr="00463A2E">
          <w:rPr>
            <w:rStyle w:val="Lienhypertexte"/>
            <w:rFonts w:ascii="Times New Roman" w:hAnsi="Times New Roman" w:cs="Times New Roman"/>
            <w:b/>
            <w:noProof/>
            <w:lang w:val="fr-FR"/>
          </w:rPr>
          <w:t>Figure 6</w:t>
        </w:r>
        <w:r w:rsidRPr="00463A2E">
          <w:rPr>
            <w:rStyle w:val="Lienhypertexte"/>
            <w:rFonts w:ascii="Times New Roman" w:hAnsi="Times New Roman" w:cs="Times New Roman"/>
            <w:noProof/>
            <w:lang w:val="fr-FR"/>
          </w:rPr>
          <w:t xml:space="preserve"> : Architecture en couches de la blockchain Ethereum [19]</w:t>
        </w:r>
        <w:r>
          <w:rPr>
            <w:noProof/>
            <w:webHidden/>
          </w:rPr>
          <w:tab/>
        </w:r>
        <w:r>
          <w:rPr>
            <w:noProof/>
            <w:webHidden/>
          </w:rPr>
          <w:fldChar w:fldCharType="begin"/>
        </w:r>
        <w:r>
          <w:rPr>
            <w:noProof/>
            <w:webHidden/>
          </w:rPr>
          <w:instrText xml:space="preserve"> PAGEREF _Toc202083271 \h </w:instrText>
        </w:r>
        <w:r>
          <w:rPr>
            <w:noProof/>
            <w:webHidden/>
          </w:rPr>
        </w:r>
        <w:r>
          <w:rPr>
            <w:noProof/>
            <w:webHidden/>
          </w:rPr>
          <w:fldChar w:fldCharType="separate"/>
        </w:r>
        <w:r w:rsidR="00E85540">
          <w:rPr>
            <w:noProof/>
            <w:webHidden/>
          </w:rPr>
          <w:t>23</w:t>
        </w:r>
        <w:r>
          <w:rPr>
            <w:noProof/>
            <w:webHidden/>
          </w:rPr>
          <w:fldChar w:fldCharType="end"/>
        </w:r>
      </w:hyperlink>
    </w:p>
    <w:p w14:paraId="5741765C" w14:textId="06A2C699" w:rsidR="00B031ED" w:rsidRDefault="00B031ED">
      <w:pPr>
        <w:pStyle w:val="Tabledesillustrations"/>
        <w:tabs>
          <w:tab w:val="right" w:leader="dot" w:pos="9396"/>
        </w:tabs>
        <w:rPr>
          <w:rFonts w:eastAsiaTheme="minorEastAsia"/>
          <w:noProof/>
        </w:rPr>
      </w:pPr>
      <w:hyperlink w:anchor="_Toc202083272" w:history="1">
        <w:r w:rsidRPr="00463A2E">
          <w:rPr>
            <w:rStyle w:val="Lienhypertexte"/>
            <w:rFonts w:ascii="Times New Roman" w:hAnsi="Times New Roman" w:cs="Times New Roman"/>
            <w:b/>
            <w:noProof/>
            <w:lang w:val="fr-FR"/>
          </w:rPr>
          <w:t>Figure 7</w:t>
        </w:r>
        <w:r w:rsidRPr="00463A2E">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202083272 \h </w:instrText>
        </w:r>
        <w:r>
          <w:rPr>
            <w:noProof/>
            <w:webHidden/>
          </w:rPr>
        </w:r>
        <w:r>
          <w:rPr>
            <w:noProof/>
            <w:webHidden/>
          </w:rPr>
          <w:fldChar w:fldCharType="separate"/>
        </w:r>
        <w:r w:rsidR="00E85540">
          <w:rPr>
            <w:noProof/>
            <w:webHidden/>
          </w:rPr>
          <w:t>25</w:t>
        </w:r>
        <w:r>
          <w:rPr>
            <w:noProof/>
            <w:webHidden/>
          </w:rPr>
          <w:fldChar w:fldCharType="end"/>
        </w:r>
      </w:hyperlink>
    </w:p>
    <w:p w14:paraId="05669EA3" w14:textId="5E2F751E" w:rsidR="00B031ED" w:rsidRDefault="00B031ED">
      <w:pPr>
        <w:pStyle w:val="Tabledesillustrations"/>
        <w:tabs>
          <w:tab w:val="right" w:leader="dot" w:pos="9396"/>
        </w:tabs>
        <w:rPr>
          <w:rFonts w:eastAsiaTheme="minorEastAsia"/>
          <w:noProof/>
        </w:rPr>
      </w:pPr>
      <w:hyperlink w:anchor="_Toc202083273" w:history="1">
        <w:r w:rsidRPr="00463A2E">
          <w:rPr>
            <w:rStyle w:val="Lienhypertexte"/>
            <w:rFonts w:ascii="Times New Roman" w:hAnsi="Times New Roman" w:cs="Times New Roman"/>
            <w:b/>
            <w:noProof/>
            <w:lang w:val="fr-FR"/>
          </w:rPr>
          <w:t>Figure 8</w:t>
        </w:r>
        <w:r w:rsidRPr="00463A2E">
          <w:rPr>
            <w:rStyle w:val="Lienhypertexte"/>
            <w:rFonts w:ascii="Times New Roman" w:hAnsi="Times New Roman" w:cs="Times New Roman"/>
            <w:noProof/>
            <w:lang w:val="fr-FR"/>
          </w:rPr>
          <w:t xml:space="preserve"> : Méthodologie de réalisation de la DApp</w:t>
        </w:r>
        <w:r>
          <w:rPr>
            <w:noProof/>
            <w:webHidden/>
          </w:rPr>
          <w:tab/>
        </w:r>
        <w:r>
          <w:rPr>
            <w:noProof/>
            <w:webHidden/>
          </w:rPr>
          <w:fldChar w:fldCharType="begin"/>
        </w:r>
        <w:r>
          <w:rPr>
            <w:noProof/>
            <w:webHidden/>
          </w:rPr>
          <w:instrText xml:space="preserve"> PAGEREF _Toc202083273 \h </w:instrText>
        </w:r>
        <w:r>
          <w:rPr>
            <w:noProof/>
            <w:webHidden/>
          </w:rPr>
        </w:r>
        <w:r>
          <w:rPr>
            <w:noProof/>
            <w:webHidden/>
          </w:rPr>
          <w:fldChar w:fldCharType="separate"/>
        </w:r>
        <w:r w:rsidR="00E85540">
          <w:rPr>
            <w:noProof/>
            <w:webHidden/>
          </w:rPr>
          <w:t>43</w:t>
        </w:r>
        <w:r>
          <w:rPr>
            <w:noProof/>
            <w:webHidden/>
          </w:rPr>
          <w:fldChar w:fldCharType="end"/>
        </w:r>
      </w:hyperlink>
    </w:p>
    <w:p w14:paraId="4CE08651" w14:textId="4E32166A" w:rsidR="00B031ED" w:rsidRDefault="00B031ED">
      <w:pPr>
        <w:pStyle w:val="Tabledesillustrations"/>
        <w:tabs>
          <w:tab w:val="right" w:leader="dot" w:pos="9396"/>
        </w:tabs>
        <w:rPr>
          <w:rFonts w:eastAsiaTheme="minorEastAsia"/>
          <w:noProof/>
        </w:rPr>
      </w:pPr>
      <w:hyperlink w:anchor="_Toc202083274" w:history="1">
        <w:r w:rsidRPr="00463A2E">
          <w:rPr>
            <w:rStyle w:val="Lienhypertexte"/>
            <w:rFonts w:ascii="Times New Roman" w:hAnsi="Times New Roman" w:cs="Times New Roman"/>
            <w:b/>
            <w:noProof/>
            <w:lang w:val="fr-FR"/>
          </w:rPr>
          <w:t>Figure 9</w:t>
        </w:r>
        <w:r w:rsidRPr="00463A2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202083274 \h </w:instrText>
        </w:r>
        <w:r>
          <w:rPr>
            <w:noProof/>
            <w:webHidden/>
          </w:rPr>
        </w:r>
        <w:r>
          <w:rPr>
            <w:noProof/>
            <w:webHidden/>
          </w:rPr>
          <w:fldChar w:fldCharType="separate"/>
        </w:r>
        <w:r w:rsidR="00E85540">
          <w:rPr>
            <w:noProof/>
            <w:webHidden/>
          </w:rPr>
          <w:t>46</w:t>
        </w:r>
        <w:r>
          <w:rPr>
            <w:noProof/>
            <w:webHidden/>
          </w:rPr>
          <w:fldChar w:fldCharType="end"/>
        </w:r>
      </w:hyperlink>
    </w:p>
    <w:p w14:paraId="5C8DA69E" w14:textId="01ECBB0B" w:rsidR="00B031ED" w:rsidRDefault="00B031ED">
      <w:pPr>
        <w:pStyle w:val="Tabledesillustrations"/>
        <w:tabs>
          <w:tab w:val="right" w:leader="dot" w:pos="9396"/>
        </w:tabs>
        <w:rPr>
          <w:rFonts w:eastAsiaTheme="minorEastAsia"/>
          <w:noProof/>
        </w:rPr>
      </w:pPr>
      <w:hyperlink w:anchor="_Toc202083275" w:history="1">
        <w:r w:rsidRPr="00463A2E">
          <w:rPr>
            <w:rStyle w:val="Lienhypertexte"/>
            <w:rFonts w:ascii="Times New Roman" w:hAnsi="Times New Roman" w:cs="Times New Roman"/>
            <w:b/>
            <w:noProof/>
            <w:lang w:val="fr-FR"/>
          </w:rPr>
          <w:t>Figure 10</w:t>
        </w:r>
        <w:r w:rsidRPr="00463A2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202083275 \h </w:instrText>
        </w:r>
        <w:r>
          <w:rPr>
            <w:noProof/>
            <w:webHidden/>
          </w:rPr>
        </w:r>
        <w:r>
          <w:rPr>
            <w:noProof/>
            <w:webHidden/>
          </w:rPr>
          <w:fldChar w:fldCharType="separate"/>
        </w:r>
        <w:r w:rsidR="00E85540">
          <w:rPr>
            <w:noProof/>
            <w:webHidden/>
          </w:rPr>
          <w:t>47</w:t>
        </w:r>
        <w:r>
          <w:rPr>
            <w:noProof/>
            <w:webHidden/>
          </w:rPr>
          <w:fldChar w:fldCharType="end"/>
        </w:r>
      </w:hyperlink>
    </w:p>
    <w:p w14:paraId="413DE965" w14:textId="5D9EA575" w:rsidR="00B031ED" w:rsidRDefault="00B031ED">
      <w:pPr>
        <w:pStyle w:val="Tabledesillustrations"/>
        <w:tabs>
          <w:tab w:val="right" w:leader="dot" w:pos="9396"/>
        </w:tabs>
        <w:rPr>
          <w:rFonts w:eastAsiaTheme="minorEastAsia"/>
          <w:noProof/>
        </w:rPr>
      </w:pPr>
      <w:hyperlink w:anchor="_Toc202083276" w:history="1">
        <w:r w:rsidRPr="00463A2E">
          <w:rPr>
            <w:rStyle w:val="Lienhypertexte"/>
            <w:rFonts w:ascii="Times New Roman" w:hAnsi="Times New Roman" w:cs="Times New Roman"/>
            <w:b/>
            <w:noProof/>
            <w:lang w:val="fr-FR"/>
          </w:rPr>
          <w:t>Figure 11</w:t>
        </w:r>
        <w:r w:rsidRPr="00463A2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202083276 \h </w:instrText>
        </w:r>
        <w:r>
          <w:rPr>
            <w:noProof/>
            <w:webHidden/>
          </w:rPr>
        </w:r>
        <w:r>
          <w:rPr>
            <w:noProof/>
            <w:webHidden/>
          </w:rPr>
          <w:fldChar w:fldCharType="separate"/>
        </w:r>
        <w:r w:rsidR="00E85540">
          <w:rPr>
            <w:noProof/>
            <w:webHidden/>
          </w:rPr>
          <w:t>48</w:t>
        </w:r>
        <w:r>
          <w:rPr>
            <w:noProof/>
            <w:webHidden/>
          </w:rPr>
          <w:fldChar w:fldCharType="end"/>
        </w:r>
      </w:hyperlink>
    </w:p>
    <w:p w14:paraId="7F2F940A" w14:textId="3865B6B9" w:rsidR="00B031ED" w:rsidRDefault="00B031ED">
      <w:pPr>
        <w:pStyle w:val="Tabledesillustrations"/>
        <w:tabs>
          <w:tab w:val="right" w:leader="dot" w:pos="9396"/>
        </w:tabs>
        <w:rPr>
          <w:rFonts w:eastAsiaTheme="minorEastAsia"/>
          <w:noProof/>
        </w:rPr>
      </w:pPr>
      <w:hyperlink w:anchor="_Toc202083277" w:history="1">
        <w:r w:rsidRPr="00463A2E">
          <w:rPr>
            <w:rStyle w:val="Lienhypertexte"/>
            <w:rFonts w:ascii="Times New Roman" w:hAnsi="Times New Roman" w:cs="Times New Roman"/>
            <w:b/>
            <w:noProof/>
            <w:lang w:val="fr-FR"/>
          </w:rPr>
          <w:t>Figure 12</w:t>
        </w:r>
        <w:r w:rsidRPr="00463A2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202083277 \h </w:instrText>
        </w:r>
        <w:r>
          <w:rPr>
            <w:noProof/>
            <w:webHidden/>
          </w:rPr>
        </w:r>
        <w:r>
          <w:rPr>
            <w:noProof/>
            <w:webHidden/>
          </w:rPr>
          <w:fldChar w:fldCharType="separate"/>
        </w:r>
        <w:r w:rsidR="00E85540">
          <w:rPr>
            <w:noProof/>
            <w:webHidden/>
          </w:rPr>
          <w:t>49</w:t>
        </w:r>
        <w:r>
          <w:rPr>
            <w:noProof/>
            <w:webHidden/>
          </w:rPr>
          <w:fldChar w:fldCharType="end"/>
        </w:r>
      </w:hyperlink>
    </w:p>
    <w:p w14:paraId="5F4F475B" w14:textId="251A8A97" w:rsidR="00B031ED" w:rsidRDefault="00B031ED">
      <w:pPr>
        <w:pStyle w:val="Tabledesillustrations"/>
        <w:tabs>
          <w:tab w:val="right" w:leader="dot" w:pos="9396"/>
        </w:tabs>
        <w:rPr>
          <w:rFonts w:eastAsiaTheme="minorEastAsia"/>
          <w:noProof/>
        </w:rPr>
      </w:pPr>
      <w:hyperlink w:anchor="_Toc202083278" w:history="1">
        <w:r w:rsidRPr="00463A2E">
          <w:rPr>
            <w:rStyle w:val="Lienhypertexte"/>
            <w:rFonts w:ascii="Times New Roman" w:hAnsi="Times New Roman" w:cs="Times New Roman"/>
            <w:b/>
            <w:bCs/>
            <w:noProof/>
            <w:lang w:val="fr-FR"/>
          </w:rPr>
          <w:t>Figure 13</w:t>
        </w:r>
        <w:r w:rsidRPr="00463A2E">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202083278 \h </w:instrText>
        </w:r>
        <w:r>
          <w:rPr>
            <w:noProof/>
            <w:webHidden/>
          </w:rPr>
        </w:r>
        <w:r>
          <w:rPr>
            <w:noProof/>
            <w:webHidden/>
          </w:rPr>
          <w:fldChar w:fldCharType="separate"/>
        </w:r>
        <w:r w:rsidR="00E85540">
          <w:rPr>
            <w:noProof/>
            <w:webHidden/>
          </w:rPr>
          <w:t>51</w:t>
        </w:r>
        <w:r>
          <w:rPr>
            <w:noProof/>
            <w:webHidden/>
          </w:rPr>
          <w:fldChar w:fldCharType="end"/>
        </w:r>
      </w:hyperlink>
    </w:p>
    <w:p w14:paraId="7F71547B" w14:textId="66449F5C" w:rsidR="00B031ED" w:rsidRDefault="00B031ED">
      <w:pPr>
        <w:pStyle w:val="Tabledesillustrations"/>
        <w:tabs>
          <w:tab w:val="right" w:leader="dot" w:pos="9396"/>
        </w:tabs>
        <w:rPr>
          <w:rFonts w:eastAsiaTheme="minorEastAsia"/>
          <w:noProof/>
        </w:rPr>
      </w:pPr>
      <w:hyperlink w:anchor="_Toc202083279" w:history="1">
        <w:r w:rsidRPr="00463A2E">
          <w:rPr>
            <w:rStyle w:val="Lienhypertexte"/>
            <w:rFonts w:ascii="Times New Roman" w:hAnsi="Times New Roman" w:cs="Times New Roman"/>
            <w:b/>
            <w:noProof/>
            <w:lang w:val="fr-FR"/>
          </w:rPr>
          <w:t>Figure 14</w:t>
        </w:r>
        <w:r w:rsidRPr="00463A2E">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202083279 \h </w:instrText>
        </w:r>
        <w:r>
          <w:rPr>
            <w:noProof/>
            <w:webHidden/>
          </w:rPr>
        </w:r>
        <w:r>
          <w:rPr>
            <w:noProof/>
            <w:webHidden/>
          </w:rPr>
          <w:fldChar w:fldCharType="separate"/>
        </w:r>
        <w:r w:rsidR="00E85540">
          <w:rPr>
            <w:noProof/>
            <w:webHidden/>
          </w:rPr>
          <w:t>52</w:t>
        </w:r>
        <w:r>
          <w:rPr>
            <w:noProof/>
            <w:webHidden/>
          </w:rPr>
          <w:fldChar w:fldCharType="end"/>
        </w:r>
      </w:hyperlink>
    </w:p>
    <w:p w14:paraId="39C2FE80" w14:textId="7E67E7F0" w:rsidR="00B031ED" w:rsidRDefault="00B031ED">
      <w:pPr>
        <w:pStyle w:val="Tabledesillustrations"/>
        <w:tabs>
          <w:tab w:val="right" w:leader="dot" w:pos="9396"/>
        </w:tabs>
        <w:rPr>
          <w:rFonts w:eastAsiaTheme="minorEastAsia"/>
          <w:noProof/>
        </w:rPr>
      </w:pPr>
      <w:hyperlink w:anchor="_Toc202083280" w:history="1">
        <w:r w:rsidRPr="00463A2E">
          <w:rPr>
            <w:rStyle w:val="Lienhypertexte"/>
            <w:rFonts w:ascii="Times New Roman" w:hAnsi="Times New Roman" w:cs="Times New Roman"/>
            <w:b/>
            <w:noProof/>
            <w:lang w:val="fr-FR"/>
          </w:rPr>
          <w:t>Figure 15</w:t>
        </w:r>
        <w:r w:rsidRPr="00463A2E">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202083280 \h </w:instrText>
        </w:r>
        <w:r>
          <w:rPr>
            <w:noProof/>
            <w:webHidden/>
          </w:rPr>
        </w:r>
        <w:r>
          <w:rPr>
            <w:noProof/>
            <w:webHidden/>
          </w:rPr>
          <w:fldChar w:fldCharType="separate"/>
        </w:r>
        <w:r w:rsidR="00E85540">
          <w:rPr>
            <w:noProof/>
            <w:webHidden/>
          </w:rPr>
          <w:t>53</w:t>
        </w:r>
        <w:r>
          <w:rPr>
            <w:noProof/>
            <w:webHidden/>
          </w:rPr>
          <w:fldChar w:fldCharType="end"/>
        </w:r>
      </w:hyperlink>
    </w:p>
    <w:p w14:paraId="08AA4C3F" w14:textId="104155F9" w:rsidR="00B031ED" w:rsidRDefault="00B031ED">
      <w:pPr>
        <w:pStyle w:val="Tabledesillustrations"/>
        <w:tabs>
          <w:tab w:val="right" w:leader="dot" w:pos="9396"/>
        </w:tabs>
        <w:rPr>
          <w:rFonts w:eastAsiaTheme="minorEastAsia"/>
          <w:noProof/>
        </w:rPr>
      </w:pPr>
      <w:hyperlink w:anchor="_Toc202083281" w:history="1">
        <w:r w:rsidRPr="00463A2E">
          <w:rPr>
            <w:rStyle w:val="Lienhypertexte"/>
            <w:rFonts w:ascii="Times New Roman" w:hAnsi="Times New Roman" w:cs="Times New Roman"/>
            <w:b/>
            <w:noProof/>
            <w:lang w:val="fr-FR"/>
          </w:rPr>
          <w:t>Figure 16</w:t>
        </w:r>
        <w:r w:rsidRPr="00463A2E">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202083281 \h </w:instrText>
        </w:r>
        <w:r>
          <w:rPr>
            <w:noProof/>
            <w:webHidden/>
          </w:rPr>
        </w:r>
        <w:r>
          <w:rPr>
            <w:noProof/>
            <w:webHidden/>
          </w:rPr>
          <w:fldChar w:fldCharType="separate"/>
        </w:r>
        <w:r w:rsidR="00E85540">
          <w:rPr>
            <w:noProof/>
            <w:webHidden/>
          </w:rPr>
          <w:t>54</w:t>
        </w:r>
        <w:r>
          <w:rPr>
            <w:noProof/>
            <w:webHidden/>
          </w:rPr>
          <w:fldChar w:fldCharType="end"/>
        </w:r>
      </w:hyperlink>
    </w:p>
    <w:p w14:paraId="083BB4E7" w14:textId="539DEDB3" w:rsidR="00B031ED" w:rsidRDefault="00B031ED">
      <w:pPr>
        <w:pStyle w:val="Tabledesillustrations"/>
        <w:tabs>
          <w:tab w:val="right" w:leader="dot" w:pos="9396"/>
        </w:tabs>
        <w:rPr>
          <w:rFonts w:eastAsiaTheme="minorEastAsia"/>
          <w:noProof/>
        </w:rPr>
      </w:pPr>
      <w:hyperlink w:anchor="_Toc202083282" w:history="1">
        <w:r w:rsidRPr="00463A2E">
          <w:rPr>
            <w:rStyle w:val="Lienhypertexte"/>
            <w:rFonts w:ascii="Times New Roman" w:hAnsi="Times New Roman" w:cs="Times New Roman"/>
            <w:b/>
            <w:noProof/>
            <w:lang w:val="fr-FR"/>
          </w:rPr>
          <w:t>Figure 17</w:t>
        </w:r>
        <w:r w:rsidRPr="00463A2E">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202083282 \h </w:instrText>
        </w:r>
        <w:r>
          <w:rPr>
            <w:noProof/>
            <w:webHidden/>
          </w:rPr>
        </w:r>
        <w:r>
          <w:rPr>
            <w:noProof/>
            <w:webHidden/>
          </w:rPr>
          <w:fldChar w:fldCharType="separate"/>
        </w:r>
        <w:r w:rsidR="00E85540">
          <w:rPr>
            <w:noProof/>
            <w:webHidden/>
          </w:rPr>
          <w:t>62</w:t>
        </w:r>
        <w:r>
          <w:rPr>
            <w:noProof/>
            <w:webHidden/>
          </w:rPr>
          <w:fldChar w:fldCharType="end"/>
        </w:r>
      </w:hyperlink>
    </w:p>
    <w:p w14:paraId="7597B53E" w14:textId="7205BA0E" w:rsidR="00B031ED" w:rsidRDefault="00B031ED">
      <w:pPr>
        <w:pStyle w:val="Tabledesillustrations"/>
        <w:tabs>
          <w:tab w:val="right" w:leader="dot" w:pos="9396"/>
        </w:tabs>
        <w:rPr>
          <w:rFonts w:eastAsiaTheme="minorEastAsia"/>
          <w:noProof/>
        </w:rPr>
      </w:pPr>
      <w:hyperlink w:anchor="_Toc202083283" w:history="1">
        <w:r w:rsidRPr="00463A2E">
          <w:rPr>
            <w:rStyle w:val="Lienhypertexte"/>
            <w:rFonts w:ascii="Times New Roman" w:hAnsi="Times New Roman" w:cs="Times New Roman"/>
            <w:b/>
            <w:noProof/>
            <w:lang w:val="fr-FR"/>
          </w:rPr>
          <w:t>Figure 18</w:t>
        </w:r>
        <w:r w:rsidRPr="00463A2E">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202083283 \h </w:instrText>
        </w:r>
        <w:r>
          <w:rPr>
            <w:noProof/>
            <w:webHidden/>
          </w:rPr>
        </w:r>
        <w:r>
          <w:rPr>
            <w:noProof/>
            <w:webHidden/>
          </w:rPr>
          <w:fldChar w:fldCharType="separate"/>
        </w:r>
        <w:r w:rsidR="00E85540">
          <w:rPr>
            <w:noProof/>
            <w:webHidden/>
          </w:rPr>
          <w:t>63</w:t>
        </w:r>
        <w:r>
          <w:rPr>
            <w:noProof/>
            <w:webHidden/>
          </w:rPr>
          <w:fldChar w:fldCharType="end"/>
        </w:r>
      </w:hyperlink>
    </w:p>
    <w:p w14:paraId="5810F59F" w14:textId="309A2FFB" w:rsidR="00B031ED" w:rsidRDefault="00B031ED">
      <w:pPr>
        <w:pStyle w:val="Tabledesillustrations"/>
        <w:tabs>
          <w:tab w:val="right" w:leader="dot" w:pos="9396"/>
        </w:tabs>
        <w:rPr>
          <w:rFonts w:eastAsiaTheme="minorEastAsia"/>
          <w:noProof/>
        </w:rPr>
      </w:pPr>
      <w:hyperlink w:anchor="_Toc202083284" w:history="1">
        <w:r w:rsidRPr="00463A2E">
          <w:rPr>
            <w:rStyle w:val="Lienhypertexte"/>
            <w:rFonts w:ascii="Times New Roman" w:hAnsi="Times New Roman" w:cs="Times New Roman"/>
            <w:b/>
            <w:noProof/>
            <w:lang w:val="fr-FR"/>
          </w:rPr>
          <w:t>Figure 19</w:t>
        </w:r>
        <w:r w:rsidRPr="00463A2E">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202083284 \h </w:instrText>
        </w:r>
        <w:r>
          <w:rPr>
            <w:noProof/>
            <w:webHidden/>
          </w:rPr>
        </w:r>
        <w:r>
          <w:rPr>
            <w:noProof/>
            <w:webHidden/>
          </w:rPr>
          <w:fldChar w:fldCharType="separate"/>
        </w:r>
        <w:r w:rsidR="00E85540">
          <w:rPr>
            <w:noProof/>
            <w:webHidden/>
          </w:rPr>
          <w:t>63</w:t>
        </w:r>
        <w:r>
          <w:rPr>
            <w:noProof/>
            <w:webHidden/>
          </w:rPr>
          <w:fldChar w:fldCharType="end"/>
        </w:r>
      </w:hyperlink>
    </w:p>
    <w:p w14:paraId="1DABB665" w14:textId="07000EAD" w:rsidR="00B031ED" w:rsidRDefault="00B031ED">
      <w:pPr>
        <w:pStyle w:val="Tabledesillustrations"/>
        <w:tabs>
          <w:tab w:val="right" w:leader="dot" w:pos="9396"/>
        </w:tabs>
        <w:rPr>
          <w:rFonts w:eastAsiaTheme="minorEastAsia"/>
          <w:noProof/>
        </w:rPr>
      </w:pPr>
      <w:hyperlink w:anchor="_Toc202083285" w:history="1">
        <w:r w:rsidRPr="00463A2E">
          <w:rPr>
            <w:rStyle w:val="Lienhypertexte"/>
            <w:rFonts w:ascii="Times New Roman" w:hAnsi="Times New Roman" w:cs="Times New Roman"/>
            <w:b/>
            <w:noProof/>
            <w:lang w:val="fr-FR"/>
          </w:rPr>
          <w:t>Figure 20</w:t>
        </w:r>
        <w:r w:rsidRPr="00463A2E">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202083285 \h </w:instrText>
        </w:r>
        <w:r>
          <w:rPr>
            <w:noProof/>
            <w:webHidden/>
          </w:rPr>
        </w:r>
        <w:r>
          <w:rPr>
            <w:noProof/>
            <w:webHidden/>
          </w:rPr>
          <w:fldChar w:fldCharType="separate"/>
        </w:r>
        <w:r w:rsidR="00E85540">
          <w:rPr>
            <w:noProof/>
            <w:webHidden/>
          </w:rPr>
          <w:t>64</w:t>
        </w:r>
        <w:r>
          <w:rPr>
            <w:noProof/>
            <w:webHidden/>
          </w:rPr>
          <w:fldChar w:fldCharType="end"/>
        </w:r>
      </w:hyperlink>
    </w:p>
    <w:p w14:paraId="6CC3EE04" w14:textId="66E23959"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16115EA1" w14:textId="68D7DF8E" w:rsidR="00D57608" w:rsidRPr="001A6C2E" w:rsidRDefault="003E2589" w:rsidP="003B536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5" w:name="_Toc184475246"/>
      <w:bookmarkStart w:id="16" w:name="_Toc202084206"/>
      <w:bookmarkStart w:id="17" w:name="_Toc202084289"/>
      <w:r w:rsidRPr="00F82EFA">
        <w:rPr>
          <w:rFonts w:ascii="Times New Roman" w:eastAsiaTheme="majorEastAsia" w:hAnsi="Times New Roman" w:cs="Times New Roman"/>
          <w:b/>
          <w:sz w:val="24"/>
          <w:szCs w:val="24"/>
          <w:lang w:val="fr-FR"/>
        </w:rPr>
        <w:lastRenderedPageBreak/>
        <w:t>LISTE DES TABLEAUX</w:t>
      </w:r>
      <w:bookmarkEnd w:id="15"/>
      <w:bookmarkEnd w:id="16"/>
      <w:bookmarkEnd w:id="17"/>
    </w:p>
    <w:p w14:paraId="1F0830F0" w14:textId="30E32D13" w:rsidR="00FE7566"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2083286" w:history="1">
        <w:r w:rsidR="00FE7566" w:rsidRPr="00C45680">
          <w:rPr>
            <w:rStyle w:val="Lienhypertexte"/>
            <w:rFonts w:ascii="Times New Roman" w:hAnsi="Times New Roman" w:cs="Times New Roman"/>
            <w:b/>
            <w:noProof/>
            <w:lang w:val="fr-FR"/>
          </w:rPr>
          <w:t>Tableau 1</w:t>
        </w:r>
        <w:r w:rsidR="00FE7566" w:rsidRPr="00C45680">
          <w:rPr>
            <w:rStyle w:val="Lienhypertexte"/>
            <w:rFonts w:ascii="Times New Roman" w:hAnsi="Times New Roman" w:cs="Times New Roman"/>
            <w:noProof/>
            <w:lang w:val="fr-FR"/>
          </w:rPr>
          <w:t xml:space="preserve"> : Résumé comparatif des méthodes existantes d'authentification de documents</w:t>
        </w:r>
        <w:r w:rsidR="00FE7566">
          <w:rPr>
            <w:noProof/>
            <w:webHidden/>
          </w:rPr>
          <w:tab/>
        </w:r>
        <w:r w:rsidR="00FE7566">
          <w:rPr>
            <w:noProof/>
            <w:webHidden/>
          </w:rPr>
          <w:fldChar w:fldCharType="begin"/>
        </w:r>
        <w:r w:rsidR="00FE7566">
          <w:rPr>
            <w:noProof/>
            <w:webHidden/>
          </w:rPr>
          <w:instrText xml:space="preserve"> PAGEREF _Toc202083286 \h </w:instrText>
        </w:r>
        <w:r w:rsidR="00FE7566">
          <w:rPr>
            <w:noProof/>
            <w:webHidden/>
          </w:rPr>
        </w:r>
        <w:r w:rsidR="00FE7566">
          <w:rPr>
            <w:noProof/>
            <w:webHidden/>
          </w:rPr>
          <w:fldChar w:fldCharType="separate"/>
        </w:r>
        <w:r w:rsidR="00E85540">
          <w:rPr>
            <w:noProof/>
            <w:webHidden/>
          </w:rPr>
          <w:t>37</w:t>
        </w:r>
        <w:r w:rsidR="00FE7566">
          <w:rPr>
            <w:noProof/>
            <w:webHidden/>
          </w:rPr>
          <w:fldChar w:fldCharType="end"/>
        </w:r>
      </w:hyperlink>
    </w:p>
    <w:p w14:paraId="184A260E" w14:textId="6E7F109F" w:rsidR="00FE7566" w:rsidRDefault="00FE7566">
      <w:pPr>
        <w:pStyle w:val="Tabledesillustrations"/>
        <w:tabs>
          <w:tab w:val="right" w:leader="dot" w:pos="9396"/>
        </w:tabs>
        <w:rPr>
          <w:rFonts w:eastAsiaTheme="minorEastAsia"/>
          <w:noProof/>
        </w:rPr>
      </w:pPr>
      <w:hyperlink w:anchor="_Toc202083287" w:history="1">
        <w:r w:rsidRPr="00C45680">
          <w:rPr>
            <w:rStyle w:val="Lienhypertexte"/>
            <w:rFonts w:ascii="Times New Roman" w:hAnsi="Times New Roman" w:cs="Times New Roman"/>
            <w:b/>
            <w:noProof/>
            <w:lang w:val="fr-FR"/>
          </w:rPr>
          <w:t>Tableau 2</w:t>
        </w:r>
        <w:r w:rsidRPr="00C45680">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202083287 \h </w:instrText>
        </w:r>
        <w:r>
          <w:rPr>
            <w:noProof/>
            <w:webHidden/>
          </w:rPr>
        </w:r>
        <w:r>
          <w:rPr>
            <w:noProof/>
            <w:webHidden/>
          </w:rPr>
          <w:fldChar w:fldCharType="separate"/>
        </w:r>
        <w:r w:rsidR="00E85540">
          <w:rPr>
            <w:noProof/>
            <w:webHidden/>
          </w:rPr>
          <w:t>51</w:t>
        </w:r>
        <w:r>
          <w:rPr>
            <w:noProof/>
            <w:webHidden/>
          </w:rPr>
          <w:fldChar w:fldCharType="end"/>
        </w:r>
      </w:hyperlink>
    </w:p>
    <w:p w14:paraId="47FC36E1" w14:textId="7794B59D"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751C1C" w14:textId="470B333A" w:rsidR="00D57608" w:rsidRPr="009843DC" w:rsidRDefault="003E2589" w:rsidP="007634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8" w:name="_Toc184475247"/>
      <w:bookmarkStart w:id="19" w:name="_Toc202084207"/>
      <w:bookmarkStart w:id="20" w:name="_Toc202084290"/>
      <w:r w:rsidRPr="00C473E3">
        <w:rPr>
          <w:rFonts w:ascii="Times New Roman" w:eastAsiaTheme="majorEastAsia" w:hAnsi="Times New Roman" w:cs="Times New Roman"/>
          <w:b/>
          <w:sz w:val="24"/>
          <w:szCs w:val="24"/>
          <w:lang w:val="fr-FR"/>
        </w:rPr>
        <w:lastRenderedPageBreak/>
        <w:t>LISTE DES SIGLES ET ABREVIATIONS</w:t>
      </w:r>
      <w:bookmarkEnd w:id="18"/>
      <w:bookmarkEnd w:id="19"/>
      <w:bookmarkEnd w:id="20"/>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6F014F"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6F014F"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6F014F"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A5D8F" w:rsidRPr="00E82B55" w14:paraId="72162F19" w14:textId="77777777" w:rsidTr="00142B0C">
        <w:tc>
          <w:tcPr>
            <w:tcW w:w="1276" w:type="dxa"/>
            <w:vAlign w:val="center"/>
          </w:tcPr>
          <w:p w14:paraId="316836CD" w14:textId="16A6F064" w:rsidR="009A5D8F" w:rsidRDefault="009A5D8F" w:rsidP="008D379B">
            <w:pPr>
              <w:spacing w:line="360" w:lineRule="auto"/>
              <w:rPr>
                <w:rFonts w:ascii="Times New Roman" w:hAnsi="Times New Roman" w:cs="Times New Roman"/>
                <w:b/>
                <w:sz w:val="24"/>
                <w:szCs w:val="24"/>
              </w:rPr>
            </w:pPr>
            <w:r>
              <w:rPr>
                <w:rFonts w:ascii="Times New Roman" w:hAnsi="Times New Roman" w:cs="Times New Roman"/>
                <w:b/>
                <w:sz w:val="24"/>
                <w:szCs w:val="24"/>
              </w:rPr>
              <w:t>EVM</w:t>
            </w:r>
          </w:p>
        </w:tc>
        <w:tc>
          <w:tcPr>
            <w:tcW w:w="8120" w:type="dxa"/>
            <w:vAlign w:val="center"/>
          </w:tcPr>
          <w:p w14:paraId="060B144B" w14:textId="0642E649" w:rsidR="009A5D8F" w:rsidRPr="006F0E22" w:rsidRDefault="009A5D8F" w:rsidP="008D379B">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Ethereum Virtual Machine ou machine virtuelle </w:t>
            </w:r>
            <w:r w:rsidR="0019529B">
              <w:rPr>
                <w:rFonts w:ascii="Times New Roman" w:hAnsi="Times New Roman" w:cs="Times New Roman"/>
                <w:sz w:val="24"/>
                <w:szCs w:val="24"/>
                <w:lang w:val="fr-FR"/>
              </w:rPr>
              <w:t>d’</w:t>
            </w:r>
            <w:r>
              <w:rPr>
                <w:rFonts w:ascii="Times New Roman" w:hAnsi="Times New Roman" w:cs="Times New Roman"/>
                <w:sz w:val="24"/>
                <w:szCs w:val="24"/>
                <w:lang w:val="fr-FR"/>
              </w:rPr>
              <w:t>Ethereum</w:t>
            </w:r>
          </w:p>
        </w:tc>
      </w:tr>
      <w:tr w:rsidR="00995683" w:rsidRPr="006F014F"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6F014F"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6F014F"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6F014F"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6F014F"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6F014F"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6F014F"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21"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C847B25" w14:textId="452DB913" w:rsidR="00C45479" w:rsidRPr="0046472B" w:rsidRDefault="00457C81" w:rsidP="005A70B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22" w:name="_Toc202084208"/>
      <w:bookmarkStart w:id="23" w:name="_Toc202084291"/>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Start w:id="24" w:name="_Toc184475249"/>
      <w:bookmarkEnd w:id="21"/>
      <w:bookmarkEnd w:id="22"/>
      <w:bookmarkEnd w:id="23"/>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56B7B" w:rsidRDefault="00457C81" w:rsidP="00475E14">
      <w:pPr>
        <w:pStyle w:val="Titre1"/>
        <w:spacing w:before="120" w:after="120" w:line="360" w:lineRule="auto"/>
        <w:rPr>
          <w:rFonts w:ascii="Times New Roman" w:hAnsi="Times New Roman" w:cs="Times New Roman"/>
          <w:b/>
          <w:bCs/>
          <w:color w:val="auto"/>
          <w:sz w:val="28"/>
          <w:szCs w:val="24"/>
          <w:lang w:val="fr-FR"/>
        </w:rPr>
      </w:pPr>
      <w:bookmarkStart w:id="25" w:name="_Toc202084209"/>
      <w:bookmarkStart w:id="26" w:name="_Toc202084292"/>
      <w:r w:rsidRPr="00F56B7B">
        <w:rPr>
          <w:rFonts w:ascii="Times New Roman" w:hAnsi="Times New Roman" w:cs="Times New Roman"/>
          <w:b/>
          <w:bCs/>
          <w:color w:val="auto"/>
          <w:sz w:val="28"/>
          <w:szCs w:val="24"/>
          <w:lang w:val="fr-FR"/>
        </w:rPr>
        <w:t>Contexte et justification</w:t>
      </w:r>
      <w:bookmarkEnd w:id="24"/>
      <w:bookmarkEnd w:id="25"/>
      <w:bookmarkEnd w:id="26"/>
    </w:p>
    <w:p w14:paraId="55B79847" w14:textId="41E7D16B" w:rsidR="00A66000" w:rsidRDefault="00196DDC" w:rsidP="00475E14">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certains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56B7B" w:rsidRDefault="00457C81" w:rsidP="00001B99">
      <w:pPr>
        <w:pStyle w:val="Titre1"/>
        <w:spacing w:before="120" w:after="120" w:line="360" w:lineRule="auto"/>
        <w:rPr>
          <w:rFonts w:ascii="Times New Roman" w:hAnsi="Times New Roman" w:cs="Times New Roman"/>
          <w:b/>
          <w:bCs/>
          <w:color w:val="auto"/>
          <w:sz w:val="28"/>
          <w:szCs w:val="24"/>
          <w:lang w:val="fr-FR"/>
        </w:rPr>
      </w:pPr>
      <w:bookmarkStart w:id="27" w:name="_Toc184475250"/>
      <w:bookmarkStart w:id="28" w:name="_Toc202084210"/>
      <w:bookmarkStart w:id="29" w:name="_Toc202084293"/>
      <w:r w:rsidRPr="00F56B7B">
        <w:rPr>
          <w:rFonts w:ascii="Times New Roman" w:hAnsi="Times New Roman" w:cs="Times New Roman"/>
          <w:b/>
          <w:bCs/>
          <w:color w:val="auto"/>
          <w:sz w:val="28"/>
          <w:szCs w:val="24"/>
          <w:lang w:val="fr-FR"/>
        </w:rPr>
        <w:t>Problématique et hypothèses</w:t>
      </w:r>
      <w:bookmarkEnd w:id="27"/>
      <w:bookmarkEnd w:id="28"/>
      <w:bookmarkEnd w:id="29"/>
    </w:p>
    <w:p w14:paraId="1D4A054E" w14:textId="77777777" w:rsidR="007616CD" w:rsidRDefault="00280869" w:rsidP="00DB385E">
      <w:pPr>
        <w:spacing w:after="0" w:line="360" w:lineRule="auto"/>
        <w:ind w:firstLine="357"/>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56B7B" w:rsidRDefault="00457C81" w:rsidP="00C64B6A">
      <w:pPr>
        <w:pStyle w:val="Titre1"/>
        <w:spacing w:before="120" w:after="120" w:line="360" w:lineRule="auto"/>
        <w:rPr>
          <w:rFonts w:ascii="Times New Roman" w:hAnsi="Times New Roman" w:cs="Times New Roman"/>
          <w:b/>
          <w:bCs/>
          <w:color w:val="auto"/>
          <w:sz w:val="28"/>
          <w:szCs w:val="24"/>
          <w:lang w:val="fr-FR"/>
        </w:rPr>
      </w:pPr>
      <w:bookmarkStart w:id="30" w:name="_Toc184475251"/>
      <w:bookmarkStart w:id="31" w:name="_Toc202084211"/>
      <w:bookmarkStart w:id="32" w:name="_Toc202084294"/>
      <w:r w:rsidRPr="00F56B7B">
        <w:rPr>
          <w:rFonts w:ascii="Times New Roman" w:hAnsi="Times New Roman" w:cs="Times New Roman"/>
          <w:b/>
          <w:bCs/>
          <w:color w:val="auto"/>
          <w:sz w:val="28"/>
          <w:szCs w:val="24"/>
          <w:lang w:val="fr-FR"/>
        </w:rPr>
        <w:t xml:space="preserve">Objectif du </w:t>
      </w:r>
      <w:bookmarkEnd w:id="30"/>
      <w:r w:rsidR="00106E0C" w:rsidRPr="00F56B7B">
        <w:rPr>
          <w:rFonts w:ascii="Times New Roman" w:hAnsi="Times New Roman" w:cs="Times New Roman"/>
          <w:b/>
          <w:bCs/>
          <w:color w:val="auto"/>
          <w:sz w:val="28"/>
          <w:szCs w:val="24"/>
          <w:lang w:val="fr-FR"/>
        </w:rPr>
        <w:t>sujet</w:t>
      </w:r>
      <w:bookmarkEnd w:id="31"/>
      <w:bookmarkEnd w:id="32"/>
    </w:p>
    <w:p w14:paraId="7CBC5954" w14:textId="77777777" w:rsidR="00CF0836" w:rsidRDefault="00B00E39" w:rsidP="00764D1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2038D0" w:rsidRDefault="00457C81" w:rsidP="00134D54">
      <w:pPr>
        <w:pStyle w:val="Titre1"/>
        <w:spacing w:before="120" w:after="120" w:line="360" w:lineRule="auto"/>
        <w:rPr>
          <w:rFonts w:ascii="Times New Roman" w:hAnsi="Times New Roman" w:cs="Times New Roman"/>
          <w:b/>
          <w:bCs/>
          <w:color w:val="auto"/>
          <w:sz w:val="28"/>
          <w:szCs w:val="24"/>
          <w:lang w:val="fr-FR"/>
        </w:rPr>
      </w:pPr>
      <w:bookmarkStart w:id="33" w:name="_Toc184475252"/>
      <w:bookmarkStart w:id="34" w:name="_Toc202084212"/>
      <w:bookmarkStart w:id="35" w:name="_Toc202084295"/>
      <w:r w:rsidRPr="002038D0">
        <w:rPr>
          <w:rFonts w:ascii="Times New Roman" w:hAnsi="Times New Roman" w:cs="Times New Roman"/>
          <w:b/>
          <w:bCs/>
          <w:color w:val="auto"/>
          <w:sz w:val="28"/>
          <w:szCs w:val="24"/>
          <w:lang w:val="fr-FR"/>
        </w:rPr>
        <w:lastRenderedPageBreak/>
        <w:t>Résultats attendus</w:t>
      </w:r>
      <w:bookmarkEnd w:id="33"/>
      <w:bookmarkEnd w:id="34"/>
      <w:bookmarkEnd w:id="35"/>
    </w:p>
    <w:p w14:paraId="1D6C8EC7" w14:textId="77777777" w:rsidR="00B321B9" w:rsidRDefault="00FA0D78" w:rsidP="00F751D9">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56B7B" w:rsidRDefault="00457C81" w:rsidP="0003266D">
      <w:pPr>
        <w:pStyle w:val="Titre1"/>
        <w:spacing w:before="120" w:after="120" w:line="360" w:lineRule="auto"/>
        <w:rPr>
          <w:rFonts w:ascii="Times New Roman" w:hAnsi="Times New Roman" w:cs="Times New Roman"/>
          <w:b/>
          <w:bCs/>
          <w:color w:val="auto"/>
          <w:sz w:val="28"/>
          <w:szCs w:val="24"/>
          <w:lang w:val="fr-FR"/>
        </w:rPr>
      </w:pPr>
      <w:bookmarkStart w:id="36" w:name="_Toc184475253"/>
      <w:bookmarkStart w:id="37" w:name="_Toc202084213"/>
      <w:bookmarkStart w:id="38" w:name="_Toc202084296"/>
      <w:r w:rsidRPr="00F56B7B">
        <w:rPr>
          <w:rFonts w:ascii="Times New Roman" w:hAnsi="Times New Roman" w:cs="Times New Roman"/>
          <w:b/>
          <w:bCs/>
          <w:color w:val="auto"/>
          <w:sz w:val="28"/>
          <w:szCs w:val="24"/>
          <w:lang w:val="fr-FR"/>
        </w:rPr>
        <w:t>Organisation du travail</w:t>
      </w:r>
      <w:bookmarkEnd w:id="36"/>
      <w:bookmarkEnd w:id="37"/>
      <w:bookmarkEnd w:id="38"/>
    </w:p>
    <w:p w14:paraId="2E739CD7" w14:textId="77777777" w:rsidR="00561B0A" w:rsidRDefault="0096176D" w:rsidP="00D12AC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48CEB137" w:rsidR="00A23481" w:rsidRPr="00F66D1F" w:rsidRDefault="003A563A" w:rsidP="003A563A">
      <w:pPr>
        <w:pStyle w:val="Lgende"/>
        <w:jc w:val="center"/>
        <w:rPr>
          <w:rFonts w:ascii="Times New Roman" w:hAnsi="Times New Roman" w:cs="Times New Roman"/>
          <w:color w:val="auto"/>
          <w:sz w:val="24"/>
          <w:szCs w:val="24"/>
          <w:lang w:val="fr-FR"/>
        </w:rPr>
      </w:pPr>
      <w:bookmarkStart w:id="39" w:name="_Toc202083266"/>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39"/>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00D54C5"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C3192">
        <w:rPr>
          <w:rFonts w:ascii="Times New Roman" w:hAnsi="Times New Roman" w:cs="Times New Roman"/>
          <w:sz w:val="24"/>
          <w:szCs w:val="24"/>
          <w:lang w:val="fr-FR"/>
        </w:rPr>
        <w:t xml:space="preserve"> et décrivons</w:t>
      </w:r>
      <w:r w:rsidR="00B1586E" w:rsidRPr="002C05C6">
        <w:rPr>
          <w:rFonts w:ascii="Times New Roman" w:hAnsi="Times New Roman" w:cs="Times New Roman"/>
          <w:sz w:val="24"/>
          <w:szCs w:val="24"/>
          <w:lang w:val="fr-FR"/>
        </w:rPr>
        <w:t xml:space="preserve"> les étapes </w:t>
      </w:r>
      <w:r w:rsidR="00BC3192">
        <w:rPr>
          <w:rFonts w:ascii="Times New Roman" w:hAnsi="Times New Roman" w:cs="Times New Roman"/>
          <w:sz w:val="24"/>
          <w:szCs w:val="24"/>
          <w:lang w:val="fr-FR"/>
        </w:rPr>
        <w:t>constitutives</w:t>
      </w:r>
      <w:r w:rsidR="00E13242">
        <w:rPr>
          <w:rFonts w:ascii="Times New Roman" w:hAnsi="Times New Roman" w:cs="Times New Roman"/>
          <w:sz w:val="24"/>
          <w:szCs w:val="24"/>
          <w:lang w:val="fr-FR"/>
        </w:rPr>
        <w:t xml:space="preserve"> de </w:t>
      </w:r>
      <w:r w:rsidR="00BC3192">
        <w:rPr>
          <w:rFonts w:ascii="Times New Roman" w:hAnsi="Times New Roman" w:cs="Times New Roman"/>
          <w:sz w:val="24"/>
          <w:szCs w:val="24"/>
          <w:lang w:val="fr-FR"/>
        </w:rPr>
        <w:t>l’approche</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 xml:space="preserve">Nous y </w:t>
      </w:r>
      <w:r w:rsidR="009D460C">
        <w:rPr>
          <w:rFonts w:ascii="Times New Roman" w:hAnsi="Times New Roman" w:cs="Times New Roman"/>
          <w:sz w:val="24"/>
          <w:szCs w:val="24"/>
          <w:lang w:val="fr-FR"/>
        </w:rPr>
        <w:t>présentons</w:t>
      </w:r>
      <w:r w:rsidR="001D49F3">
        <w:rPr>
          <w:rFonts w:ascii="Times New Roman" w:hAnsi="Times New Roman" w:cs="Times New Roman"/>
          <w:sz w:val="24"/>
          <w:szCs w:val="24"/>
          <w:lang w:val="fr-FR"/>
        </w:rPr>
        <w:t xml:space="preserve"> aussi</w:t>
      </w:r>
      <w:r w:rsidR="00B1586E">
        <w:rPr>
          <w:rFonts w:ascii="Times New Roman" w:hAnsi="Times New Roman" w:cs="Times New Roman"/>
          <w:sz w:val="24"/>
          <w:szCs w:val="24"/>
          <w:lang w:val="fr-FR"/>
        </w:rPr>
        <w:t xml:space="preserve"> </w:t>
      </w:r>
      <w:r w:rsidR="009D460C">
        <w:rPr>
          <w:rFonts w:ascii="Times New Roman" w:hAnsi="Times New Roman" w:cs="Times New Roman"/>
          <w:sz w:val="24"/>
          <w:szCs w:val="24"/>
          <w:lang w:val="fr-FR"/>
        </w:rPr>
        <w:t>la méthodologie de mise en place de l’application décentralisée</w:t>
      </w:r>
      <w:r w:rsidR="00C85802">
        <w:rPr>
          <w:rFonts w:ascii="Times New Roman" w:hAnsi="Times New Roman" w:cs="Times New Roman"/>
          <w:sz w:val="24"/>
          <w:szCs w:val="24"/>
          <w:lang w:val="fr-FR"/>
        </w:rPr>
        <w:t xml:space="preserve"> ainsi que des éléments de conception de notre solution</w:t>
      </w:r>
      <w:r w:rsidR="001D49F3">
        <w:rPr>
          <w:rFonts w:ascii="Times New Roman" w:hAnsi="Times New Roman" w:cs="Times New Roman"/>
          <w:sz w:val="24"/>
          <w:szCs w:val="24"/>
          <w:lang w:val="fr-FR"/>
        </w:rPr>
        <w:t>.</w:t>
      </w:r>
    </w:p>
    <w:p w14:paraId="7F7CCD7D" w14:textId="77777777" w:rsidR="00D21545"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40"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E8BE1C" w14:textId="23B1C6A4" w:rsidR="00D829E3" w:rsidRPr="009D0212" w:rsidRDefault="00457C81" w:rsidP="00D007E6">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41" w:name="_Toc202084214"/>
      <w:bookmarkStart w:id="42" w:name="_Toc202084297"/>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40"/>
      <w:bookmarkEnd w:id="41"/>
      <w:bookmarkEnd w:id="42"/>
    </w:p>
    <w:p w14:paraId="594123D8" w14:textId="1C1B84CF" w:rsidR="003D545A" w:rsidRDefault="00B07046"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Pr="00870072">
        <w:rPr>
          <w:rFonts w:ascii="Times New Roman" w:hAnsi="Times New Roman" w:cs="Times New Roman"/>
          <w:sz w:val="24"/>
          <w:szCs w:val="24"/>
          <w:lang w:val="fr-FR"/>
        </w:rPr>
        <w:t xml:space="preserve"> notion de transaction</w:t>
      </w:r>
      <w:r>
        <w:rPr>
          <w:rFonts w:ascii="Times New Roman" w:hAnsi="Times New Roman" w:cs="Times New Roman"/>
          <w:sz w:val="24"/>
          <w:szCs w:val="24"/>
          <w:lang w:val="fr-FR"/>
        </w:rPr>
        <w:t xml:space="preserve"> est indispensable dans la technologie</w:t>
      </w:r>
      <w:r w:rsidR="003D545A">
        <w:rPr>
          <w:rFonts w:ascii="Times New Roman" w:hAnsi="Times New Roman" w:cs="Times New Roman"/>
          <w:sz w:val="24"/>
          <w:szCs w:val="24"/>
          <w:lang w:val="fr-FR"/>
        </w:rPr>
        <w:t xml:space="preserve"> </w:t>
      </w:r>
      <w:r>
        <w:rPr>
          <w:rFonts w:ascii="Times New Roman" w:hAnsi="Times New Roman" w:cs="Times New Roman"/>
          <w:sz w:val="24"/>
          <w:szCs w:val="24"/>
          <w:lang w:val="fr-FR"/>
        </w:rPr>
        <w:t>Blockchain</w:t>
      </w:r>
      <w:r w:rsidR="003D545A" w:rsidRPr="00870072">
        <w:rPr>
          <w:rFonts w:ascii="Times New Roman" w:hAnsi="Times New Roman" w:cs="Times New Roman"/>
          <w:sz w:val="24"/>
          <w:szCs w:val="24"/>
          <w:lang w:val="fr-FR"/>
        </w:rPr>
        <w:t xml:space="preserve">. </w:t>
      </w:r>
      <w:r w:rsidR="00F738BE">
        <w:rPr>
          <w:rFonts w:ascii="Times New Roman" w:hAnsi="Times New Roman" w:cs="Times New Roman"/>
          <w:sz w:val="24"/>
          <w:szCs w:val="24"/>
          <w:lang w:val="fr-FR"/>
        </w:rPr>
        <w:t xml:space="preserve">Elle </w:t>
      </w:r>
      <w:r w:rsidR="0034042B">
        <w:rPr>
          <w:rFonts w:ascii="Times New Roman" w:hAnsi="Times New Roman" w:cs="Times New Roman"/>
          <w:sz w:val="24"/>
          <w:szCs w:val="24"/>
          <w:lang w:val="fr-FR"/>
        </w:rPr>
        <w:t>désigne</w:t>
      </w:r>
      <w:r w:rsidR="00A7502A">
        <w:rPr>
          <w:rFonts w:ascii="Times New Roman" w:hAnsi="Times New Roman" w:cs="Times New Roman"/>
          <w:sz w:val="24"/>
          <w:szCs w:val="24"/>
          <w:lang w:val="fr-FR"/>
        </w:rPr>
        <w:t xml:space="preserve"> généralement</w:t>
      </w:r>
      <w:r w:rsidR="003D545A" w:rsidRPr="00870072">
        <w:rPr>
          <w:rFonts w:ascii="Times New Roman" w:hAnsi="Times New Roman" w:cs="Times New Roman"/>
          <w:sz w:val="24"/>
          <w:szCs w:val="24"/>
          <w:lang w:val="fr-FR"/>
        </w:rPr>
        <w:t xml:space="preserve"> une opération</w:t>
      </w:r>
      <w:r w:rsidR="008778BF">
        <w:rPr>
          <w:rFonts w:ascii="Times New Roman" w:hAnsi="Times New Roman" w:cs="Times New Roman"/>
          <w:sz w:val="24"/>
          <w:szCs w:val="24"/>
          <w:lang w:val="fr-FR"/>
        </w:rPr>
        <w:t xml:space="preserve"> (commerciale, </w:t>
      </w:r>
      <w:r w:rsidR="008778BF" w:rsidRPr="00870072">
        <w:rPr>
          <w:rFonts w:ascii="Times New Roman" w:hAnsi="Times New Roman" w:cs="Times New Roman"/>
          <w:sz w:val="24"/>
          <w:szCs w:val="24"/>
          <w:lang w:val="fr-FR"/>
        </w:rPr>
        <w:t xml:space="preserve">boursière, </w:t>
      </w:r>
      <w:r w:rsidR="00EA57A8" w:rsidRPr="00870072">
        <w:rPr>
          <w:rFonts w:ascii="Times New Roman" w:hAnsi="Times New Roman" w:cs="Times New Roman"/>
          <w:sz w:val="24"/>
          <w:szCs w:val="24"/>
          <w:lang w:val="fr-FR"/>
        </w:rPr>
        <w:t>contrac</w:t>
      </w:r>
      <w:r w:rsidR="00EA57A8">
        <w:rPr>
          <w:rFonts w:ascii="Times New Roman" w:hAnsi="Times New Roman" w:cs="Times New Roman"/>
          <w:sz w:val="24"/>
          <w:szCs w:val="24"/>
          <w:lang w:val="fr-FR"/>
        </w:rPr>
        <w:t>tuelle</w:t>
      </w:r>
      <w:r w:rsidR="008778BF">
        <w:rPr>
          <w:rFonts w:ascii="Times New Roman" w:hAnsi="Times New Roman" w:cs="Times New Roman"/>
          <w:sz w:val="24"/>
          <w:szCs w:val="24"/>
          <w:lang w:val="fr-FR"/>
        </w:rPr>
        <w:t>)</w:t>
      </w:r>
      <w:r w:rsidR="003D545A" w:rsidRPr="00870072">
        <w:rPr>
          <w:rFonts w:ascii="Times New Roman" w:hAnsi="Times New Roman" w:cs="Times New Roman"/>
          <w:sz w:val="24"/>
          <w:szCs w:val="24"/>
          <w:lang w:val="fr-FR"/>
        </w:rPr>
        <w:t xml:space="preserve"> d’échange</w:t>
      </w:r>
      <w:r w:rsidR="00534975">
        <w:rPr>
          <w:rFonts w:ascii="Times New Roman" w:hAnsi="Times New Roman" w:cs="Times New Roman"/>
          <w:sz w:val="24"/>
          <w:szCs w:val="24"/>
          <w:lang w:val="fr-FR"/>
        </w:rPr>
        <w:t>s</w:t>
      </w:r>
      <w:r w:rsidR="003D545A"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003D545A" w:rsidRPr="00870072">
        <w:rPr>
          <w:rFonts w:ascii="Times New Roman" w:hAnsi="Times New Roman" w:cs="Times New Roman"/>
          <w:sz w:val="24"/>
          <w:szCs w:val="24"/>
          <w:lang w:val="fr-FR"/>
        </w:rPr>
        <w:t xml:space="preserve">. Parmi </w:t>
      </w:r>
      <w:r w:rsidR="00DD1312">
        <w:rPr>
          <w:rFonts w:ascii="Times New Roman" w:hAnsi="Times New Roman" w:cs="Times New Roman"/>
          <w:sz w:val="24"/>
          <w:szCs w:val="24"/>
          <w:lang w:val="fr-FR"/>
        </w:rPr>
        <w:t>c</w:t>
      </w:r>
      <w:r w:rsidR="003D545A" w:rsidRPr="00870072">
        <w:rPr>
          <w:rFonts w:ascii="Times New Roman" w:hAnsi="Times New Roman" w:cs="Times New Roman"/>
          <w:sz w:val="24"/>
          <w:szCs w:val="24"/>
          <w:lang w:val="fr-FR"/>
        </w:rPr>
        <w:t>es parties, occupe en bonne position un tiers de confiance</w:t>
      </w:r>
      <w:r w:rsidR="00002DD5">
        <w:rPr>
          <w:rFonts w:ascii="Times New Roman" w:hAnsi="Times New Roman" w:cs="Times New Roman"/>
          <w:sz w:val="24"/>
          <w:szCs w:val="24"/>
          <w:lang w:val="fr-FR"/>
        </w:rPr>
        <w:t xml:space="preserve"> (entité neutre et indépendante telle qu’une institution financière ou un notaire)</w:t>
      </w:r>
      <w:r w:rsidR="003D545A" w:rsidRPr="00870072">
        <w:rPr>
          <w:rFonts w:ascii="Times New Roman" w:hAnsi="Times New Roman" w:cs="Times New Roman"/>
          <w:sz w:val="24"/>
          <w:szCs w:val="24"/>
          <w:lang w:val="fr-FR"/>
        </w:rPr>
        <w:t xml:space="preserve"> qui permet d’une part de sécuriser la transaction et d’autre part de certifier la validité</w:t>
      </w:r>
      <w:r w:rsidR="003D545A">
        <w:rPr>
          <w:rFonts w:ascii="Times New Roman" w:hAnsi="Times New Roman" w:cs="Times New Roman"/>
          <w:sz w:val="24"/>
          <w:szCs w:val="24"/>
          <w:lang w:val="fr-FR"/>
        </w:rPr>
        <w:t xml:space="preserve"> de ladite</w:t>
      </w:r>
      <w:r w:rsidR="00002DD5">
        <w:rPr>
          <w:rFonts w:ascii="Times New Roman" w:hAnsi="Times New Roman" w:cs="Times New Roman"/>
          <w:sz w:val="24"/>
          <w:szCs w:val="24"/>
          <w:lang w:val="fr-FR"/>
        </w:rPr>
        <w:t xml:space="preserve"> transaction</w:t>
      </w:r>
      <w:r w:rsidR="003D545A">
        <w:rPr>
          <w:rFonts w:ascii="Times New Roman" w:hAnsi="Times New Roman" w:cs="Times New Roman"/>
          <w:sz w:val="24"/>
          <w:szCs w:val="24"/>
          <w:lang w:val="fr-FR"/>
        </w:rPr>
        <w:t>.</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510650CE"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w:t>
      </w:r>
      <w:r w:rsidR="00B7327B">
        <w:rPr>
          <w:rFonts w:ascii="Times New Roman" w:hAnsi="Times New Roman" w:cs="Times New Roman"/>
          <w:sz w:val="24"/>
          <w:szCs w:val="24"/>
          <w:lang w:val="fr-FR"/>
        </w:rPr>
        <w:t>abordons</w:t>
      </w:r>
      <w:r w:rsidR="00CD3AF7">
        <w:rPr>
          <w:rFonts w:ascii="Times New Roman" w:hAnsi="Times New Roman" w:cs="Times New Roman"/>
          <w:sz w:val="24"/>
          <w:szCs w:val="24"/>
          <w:lang w:val="fr-FR"/>
        </w:rPr>
        <w:t xml:space="preserve"> également</w:t>
      </w:r>
      <w:r w:rsidR="00B7327B">
        <w:rPr>
          <w:rFonts w:ascii="Times New Roman" w:hAnsi="Times New Roman" w:cs="Times New Roman"/>
          <w:sz w:val="24"/>
          <w:szCs w:val="24"/>
          <w:lang w:val="fr-FR"/>
        </w:rPr>
        <w:t xml:space="preserve"> l</w:t>
      </w:r>
      <w:r w:rsidR="000325AF">
        <w:rPr>
          <w:rFonts w:ascii="Times New Roman" w:hAnsi="Times New Roman" w:cs="Times New Roman"/>
          <w:sz w:val="24"/>
          <w:szCs w:val="24"/>
          <w:lang w:val="fr-FR"/>
        </w:rPr>
        <w:t xml:space="preserve">es </w:t>
      </w:r>
      <w:r w:rsidR="00B7327B">
        <w:rPr>
          <w:rFonts w:ascii="Times New Roman" w:hAnsi="Times New Roman" w:cs="Times New Roman"/>
          <w:sz w:val="24"/>
          <w:szCs w:val="24"/>
          <w:lang w:val="fr-FR"/>
        </w:rPr>
        <w:t>notions de</w:t>
      </w:r>
      <w:r w:rsidR="000325AF">
        <w:rPr>
          <w:rFonts w:ascii="Times New Roman" w:hAnsi="Times New Roman" w:cs="Times New Roman"/>
          <w:sz w:val="24"/>
          <w:szCs w:val="24"/>
          <w:lang w:val="fr-FR"/>
        </w:rPr>
        <w:t xml:space="preserve"> mécanismes de consensus</w:t>
      </w:r>
      <w:r w:rsidR="00B7327B">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 xml:space="preserve">et </w:t>
      </w:r>
      <w:r w:rsidR="00B7327B">
        <w:rPr>
          <w:rFonts w:ascii="Times New Roman" w:hAnsi="Times New Roman" w:cs="Times New Roman"/>
          <w:sz w:val="24"/>
          <w:szCs w:val="24"/>
          <w:lang w:val="fr-FR"/>
        </w:rPr>
        <w:t>de</w:t>
      </w:r>
      <w:r w:rsidR="004D35A0">
        <w:rPr>
          <w:rFonts w:ascii="Times New Roman" w:hAnsi="Times New Roman" w:cs="Times New Roman"/>
          <w:sz w:val="24"/>
          <w:szCs w:val="24"/>
          <w:lang w:val="fr-FR"/>
        </w:rPr>
        <w:t xml:space="preserve"> contrats intelligent</w:t>
      </w:r>
      <w:r w:rsidR="00FF6514">
        <w:rPr>
          <w:rFonts w:ascii="Times New Roman" w:hAnsi="Times New Roman" w:cs="Times New Roman"/>
          <w:sz w:val="24"/>
          <w:szCs w:val="24"/>
          <w:lang w:val="fr-FR"/>
        </w:rPr>
        <w:t>s</w:t>
      </w:r>
      <w:r w:rsidR="00E83B8A">
        <w:rPr>
          <w:rFonts w:ascii="Times New Roman" w:hAnsi="Times New Roman" w:cs="Times New Roman"/>
          <w:sz w:val="24"/>
          <w:szCs w:val="24"/>
          <w:lang w:val="fr-FR"/>
        </w:rPr>
        <w:t>.</w:t>
      </w:r>
      <w:r w:rsidR="000325AF">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L</w:t>
      </w:r>
      <w:r w:rsidR="000325AF">
        <w:rPr>
          <w:rFonts w:ascii="Times New Roman" w:hAnsi="Times New Roman" w:cs="Times New Roman"/>
          <w:sz w:val="24"/>
          <w:szCs w:val="24"/>
          <w:lang w:val="fr-FR"/>
        </w:rPr>
        <w:t xml:space="preserve">a blockchain Ethereum </w:t>
      </w:r>
      <w:r w:rsidR="00A90C92">
        <w:rPr>
          <w:rFonts w:ascii="Times New Roman" w:hAnsi="Times New Roman" w:cs="Times New Roman"/>
          <w:sz w:val="24"/>
          <w:szCs w:val="24"/>
          <w:lang w:val="fr-FR"/>
        </w:rPr>
        <w:t xml:space="preserve">y </w:t>
      </w:r>
      <w:r w:rsidR="000325AF">
        <w:rPr>
          <w:rFonts w:ascii="Times New Roman" w:hAnsi="Times New Roman" w:cs="Times New Roman"/>
          <w:sz w:val="24"/>
          <w:szCs w:val="24"/>
          <w:lang w:val="fr-FR"/>
        </w:rPr>
        <w:t>e</w:t>
      </w:r>
      <w:r w:rsidR="00E83B8A">
        <w:rPr>
          <w:rFonts w:ascii="Times New Roman" w:hAnsi="Times New Roman" w:cs="Times New Roman"/>
          <w:sz w:val="24"/>
          <w:szCs w:val="24"/>
          <w:lang w:val="fr-FR"/>
        </w:rPr>
        <w:t>st particulièrement présentée</w:t>
      </w:r>
      <w:r w:rsidR="000325AF">
        <w:rPr>
          <w:rFonts w:ascii="Times New Roman" w:hAnsi="Times New Roman" w:cs="Times New Roman"/>
          <w:sz w:val="24"/>
          <w:szCs w:val="24"/>
          <w:lang w:val="fr-FR"/>
        </w:rPr>
        <w:t>.</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5D506B" w:rsidRDefault="00AB3899" w:rsidP="0034435C">
      <w:pPr>
        <w:pStyle w:val="Titre1"/>
        <w:numPr>
          <w:ilvl w:val="0"/>
          <w:numId w:val="50"/>
        </w:numPr>
        <w:spacing w:before="120" w:after="120" w:line="360" w:lineRule="auto"/>
        <w:rPr>
          <w:rFonts w:ascii="Times New Roman" w:hAnsi="Times New Roman" w:cs="Times New Roman"/>
          <w:b/>
          <w:bCs/>
          <w:color w:val="auto"/>
          <w:sz w:val="28"/>
          <w:szCs w:val="24"/>
          <w:lang w:val="fr-FR"/>
        </w:rPr>
      </w:pPr>
      <w:bookmarkStart w:id="43" w:name="_Toc184475255"/>
      <w:bookmarkStart w:id="44" w:name="_Toc202084215"/>
      <w:bookmarkStart w:id="45" w:name="_Toc202084298"/>
      <w:r w:rsidRPr="005D506B">
        <w:rPr>
          <w:rFonts w:ascii="Times New Roman" w:hAnsi="Times New Roman" w:cs="Times New Roman"/>
          <w:b/>
          <w:bCs/>
          <w:color w:val="auto"/>
          <w:sz w:val="28"/>
          <w:szCs w:val="24"/>
          <w:lang w:val="fr-FR"/>
        </w:rPr>
        <w:t>Historique et définition</w:t>
      </w:r>
      <w:r w:rsidR="000338FA" w:rsidRPr="005D506B">
        <w:rPr>
          <w:rFonts w:ascii="Times New Roman" w:hAnsi="Times New Roman" w:cs="Times New Roman"/>
          <w:b/>
          <w:bCs/>
          <w:color w:val="auto"/>
          <w:sz w:val="28"/>
          <w:szCs w:val="24"/>
          <w:lang w:val="fr-FR"/>
        </w:rPr>
        <w:t>s</w:t>
      </w:r>
      <w:r w:rsidR="007642BE" w:rsidRPr="005D506B">
        <w:rPr>
          <w:rFonts w:ascii="Times New Roman" w:hAnsi="Times New Roman" w:cs="Times New Roman"/>
          <w:b/>
          <w:bCs/>
          <w:color w:val="auto"/>
          <w:sz w:val="28"/>
          <w:szCs w:val="24"/>
          <w:lang w:val="fr-FR"/>
        </w:rPr>
        <w:t xml:space="preserve"> de la blockchain</w:t>
      </w:r>
      <w:bookmarkEnd w:id="44"/>
      <w:bookmarkEnd w:id="45"/>
    </w:p>
    <w:p w14:paraId="018B9352" w14:textId="77777777" w:rsidR="007642BE" w:rsidRPr="004B152C" w:rsidRDefault="00F823CF" w:rsidP="0034435C">
      <w:pPr>
        <w:pStyle w:val="Titre2"/>
        <w:numPr>
          <w:ilvl w:val="1"/>
          <w:numId w:val="46"/>
        </w:numPr>
        <w:spacing w:before="120" w:after="120" w:line="360" w:lineRule="auto"/>
        <w:rPr>
          <w:rFonts w:ascii="Times New Roman" w:hAnsi="Times New Roman" w:cs="Times New Roman"/>
          <w:b/>
          <w:bCs/>
          <w:color w:val="auto"/>
          <w:sz w:val="28"/>
          <w:szCs w:val="24"/>
          <w:lang w:val="fr-FR"/>
        </w:rPr>
      </w:pPr>
      <w:bookmarkStart w:id="46" w:name="_Toc202084216"/>
      <w:r w:rsidRPr="004B152C">
        <w:rPr>
          <w:rFonts w:ascii="Times New Roman" w:hAnsi="Times New Roman" w:cs="Times New Roman"/>
          <w:b/>
          <w:bCs/>
          <w:color w:val="auto"/>
          <w:sz w:val="28"/>
          <w:szCs w:val="24"/>
          <w:lang w:val="fr-FR"/>
        </w:rPr>
        <w:t>Historique</w:t>
      </w:r>
      <w:r w:rsidR="007642BE" w:rsidRPr="004B152C">
        <w:rPr>
          <w:rFonts w:ascii="Times New Roman" w:hAnsi="Times New Roman" w:cs="Times New Roman"/>
          <w:b/>
          <w:bCs/>
          <w:color w:val="auto"/>
          <w:sz w:val="28"/>
          <w:szCs w:val="24"/>
          <w:lang w:val="fr-FR"/>
        </w:rPr>
        <w:t xml:space="preserve"> de la blockchain</w:t>
      </w:r>
      <w:bookmarkEnd w:id="46"/>
    </w:p>
    <w:p w14:paraId="629F580D" w14:textId="0BD7456E" w:rsidR="007642BE" w:rsidRDefault="007642BE" w:rsidP="00141ED2">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w:t>
      </w:r>
      <w:r w:rsidR="00EE0AD0">
        <w:rPr>
          <w:rFonts w:ascii="Times New Roman" w:hAnsi="Times New Roman" w:cs="Times New Roman"/>
          <w:sz w:val="24"/>
          <w:szCs w:val="24"/>
          <w:lang w:val="fr-FR"/>
        </w:rPr>
        <w:t>ons sur entre autres le hachage</w:t>
      </w:r>
      <w:r w:rsidR="009B02FA">
        <w:rPr>
          <w:rFonts w:ascii="Times New Roman" w:hAnsi="Times New Roman" w:cs="Times New Roman"/>
          <w:sz w:val="24"/>
          <w:szCs w:val="24"/>
          <w:lang w:val="fr-FR"/>
        </w:rPr>
        <w:t xml:space="preserve"> et les signatures numériques</w:t>
      </w:r>
      <w:r>
        <w:rPr>
          <w:rFonts w:ascii="Times New Roman" w:hAnsi="Times New Roman" w:cs="Times New Roman"/>
          <w:sz w:val="24"/>
          <w:szCs w:val="24"/>
          <w:lang w:val="fr-FR"/>
        </w:rPr>
        <w:t xml:space="preserve">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w:t>
      </w:r>
      <w:r w:rsidR="0092654E">
        <w:rPr>
          <w:rFonts w:ascii="Times New Roman" w:hAnsi="Times New Roman" w:cs="Times New Roman"/>
          <w:sz w:val="24"/>
          <w:szCs w:val="24"/>
          <w:lang w:val="fr-FR"/>
        </w:rPr>
        <w:t>dit</w:t>
      </w:r>
      <w:r>
        <w:rPr>
          <w:rFonts w:ascii="Times New Roman" w:hAnsi="Times New Roman" w:cs="Times New Roman"/>
          <w:sz w:val="24"/>
          <w:szCs w:val="24"/>
          <w:lang w:val="fr-FR"/>
        </w:rPr>
        <w:t xml:space="preserve">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69189840" w:rsidR="007642BE" w:rsidRDefault="007642BE" w:rsidP="005E251B">
      <w:pPr>
        <w:pStyle w:val="NormalWeb"/>
        <w:spacing w:before="0" w:beforeAutospacing="0" w:after="160" w:afterAutospacing="0" w:line="360" w:lineRule="auto"/>
        <w:jc w:val="both"/>
        <w:rPr>
          <w:lang w:val="fr-FR"/>
        </w:rPr>
      </w:pPr>
      <w:r>
        <w:rPr>
          <w:lang w:val="fr-FR"/>
        </w:rPr>
        <w:lastRenderedPageBreak/>
        <w:t>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s sur internet. Dans ce sens, le bitcoin, une crypto-monnaie qui s'est rapidement imposée de manière non triviale, a été annoncé en 2008 par son mystérieux – mystérieux, car « Satoshi Nakamoto » est largement considéré comme un pseudonyme, et la véritable identité de l'invent</w:t>
      </w:r>
      <w:r w:rsidR="001B0ACE">
        <w:rPr>
          <w:lang w:val="fr-FR"/>
        </w:rPr>
        <w:t>eur du bitcoin reste un inconnu</w:t>
      </w:r>
      <w:r>
        <w:rPr>
          <w:lang w:val="fr-FR"/>
        </w:rPr>
        <w:t xml:space="preserve"> – développeur, </w:t>
      </w:r>
      <w:r w:rsidRPr="007426A4">
        <w:rPr>
          <w:b/>
          <w:lang w:val="fr-FR"/>
        </w:rPr>
        <w:t>Satoshi Nakamoto</w:t>
      </w:r>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037A58" w:rsidRDefault="00B21C8F" w:rsidP="00714CAC">
      <w:pPr>
        <w:pStyle w:val="Titre2"/>
        <w:numPr>
          <w:ilvl w:val="1"/>
          <w:numId w:val="46"/>
        </w:numPr>
        <w:spacing w:before="120" w:after="120" w:line="360" w:lineRule="auto"/>
        <w:ind w:left="714" w:hanging="357"/>
        <w:rPr>
          <w:rFonts w:ascii="Times New Roman" w:hAnsi="Times New Roman" w:cs="Times New Roman"/>
          <w:b/>
          <w:bCs/>
          <w:color w:val="auto"/>
          <w:sz w:val="28"/>
          <w:szCs w:val="24"/>
          <w:lang w:val="fr-FR"/>
        </w:rPr>
      </w:pPr>
      <w:bookmarkStart w:id="47" w:name="_Toc202084217"/>
      <w:r w:rsidRPr="00037A58">
        <w:rPr>
          <w:rFonts w:ascii="Times New Roman" w:hAnsi="Times New Roman" w:cs="Times New Roman"/>
          <w:b/>
          <w:bCs/>
          <w:color w:val="auto"/>
          <w:sz w:val="28"/>
          <w:szCs w:val="24"/>
          <w:lang w:val="fr-FR"/>
        </w:rPr>
        <w:t>Définition</w:t>
      </w:r>
      <w:r w:rsidR="000338FA" w:rsidRPr="00037A58">
        <w:rPr>
          <w:rFonts w:ascii="Times New Roman" w:hAnsi="Times New Roman" w:cs="Times New Roman"/>
          <w:b/>
          <w:bCs/>
          <w:color w:val="auto"/>
          <w:sz w:val="28"/>
          <w:szCs w:val="24"/>
          <w:lang w:val="fr-FR"/>
        </w:rPr>
        <w:t>s</w:t>
      </w:r>
      <w:r w:rsidRPr="00037A58">
        <w:rPr>
          <w:rFonts w:ascii="Times New Roman" w:hAnsi="Times New Roman" w:cs="Times New Roman"/>
          <w:b/>
          <w:bCs/>
          <w:color w:val="auto"/>
          <w:sz w:val="28"/>
          <w:szCs w:val="24"/>
          <w:lang w:val="fr-FR"/>
        </w:rPr>
        <w:t xml:space="preserve"> de la blockchain</w:t>
      </w:r>
      <w:bookmarkEnd w:id="47"/>
    </w:p>
    <w:p w14:paraId="05CC0C18" w14:textId="77777777" w:rsidR="00B21C8F" w:rsidRDefault="00B21C8F" w:rsidP="00C7761A">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2E19712B" w14:textId="1D1BC422" w:rsidR="00B21C8F" w:rsidRPr="005155C4" w:rsidRDefault="00B21C8F" w:rsidP="005B26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 xml:space="preserve">et sécurisé de toutes les transactions effectuées depuis </w:t>
      </w:r>
      <w:r w:rsidRPr="00CF0312">
        <w:rPr>
          <w:rFonts w:ascii="Times New Roman" w:hAnsi="Times New Roman" w:cs="Times New Roman"/>
          <w:sz w:val="24"/>
          <w:szCs w:val="24"/>
          <w:lang w:val="fr-FR"/>
        </w:rPr>
        <w:lastRenderedPageBreak/>
        <w:t>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fi5w4zbJ","properties":{"formattedCitation":"[50]","plainCitation":"[50]","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r w:rsidR="005B268B">
        <w:rPr>
          <w:rFonts w:ascii="Times New Roman" w:hAnsi="Times New Roman" w:cs="Times New Roman"/>
          <w:sz w:val="24"/>
          <w:szCs w:val="24"/>
          <w:lang w:val="fr-FR"/>
        </w:rPr>
        <w:t xml:space="preserve"> Dans </w:t>
      </w:r>
      <w:r>
        <w:rPr>
          <w:rFonts w:ascii="Times New Roman" w:hAnsi="Times New Roman" w:cs="Times New Roman"/>
          <w:sz w:val="24"/>
          <w:szCs w:val="24"/>
          <w:lang w:val="fr-FR"/>
        </w:rPr>
        <w:t>le réseau blockchain, chaqu</w:t>
      </w:r>
      <w:r w:rsidR="004C7549">
        <w:rPr>
          <w:rFonts w:ascii="Times New Roman" w:hAnsi="Times New Roman" w:cs="Times New Roman"/>
          <w:sz w:val="24"/>
          <w:szCs w:val="24"/>
          <w:lang w:val="fr-FR"/>
        </w:rPr>
        <w:t>e participant (nœud) possède</w:t>
      </w:r>
      <w:r>
        <w:rPr>
          <w:rFonts w:ascii="Times New Roman" w:hAnsi="Times New Roman" w:cs="Times New Roman"/>
          <w:sz w:val="24"/>
          <w:szCs w:val="24"/>
          <w:lang w:val="fr-FR"/>
        </w:rPr>
        <w:t xml:space="preserve"> sa propre copie </w:t>
      </w:r>
      <w:r w:rsidR="00486542">
        <w:rPr>
          <w:rFonts w:ascii="Times New Roman" w:hAnsi="Times New Roman" w:cs="Times New Roman"/>
          <w:sz w:val="24"/>
          <w:szCs w:val="24"/>
          <w:lang w:val="fr-FR"/>
        </w:rPr>
        <w:t xml:space="preserve">du registre ou </w:t>
      </w:r>
      <w:r>
        <w:rPr>
          <w:rFonts w:ascii="Times New Roman" w:hAnsi="Times New Roman" w:cs="Times New Roman"/>
          <w:sz w:val="24"/>
          <w:szCs w:val="24"/>
          <w:lang w:val="fr-FR"/>
        </w:rPr>
        <w:t xml:space="preserve">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 xml:space="preserve">utilisé. </w:t>
      </w:r>
      <w:r w:rsidR="00232933">
        <w:rPr>
          <w:rFonts w:ascii="Times New Roman" w:hAnsi="Times New Roman" w:cs="Times New Roman"/>
          <w:sz w:val="24"/>
          <w:szCs w:val="24"/>
          <w:lang w:val="fr-FR"/>
        </w:rPr>
        <w:t>En générale, l</w:t>
      </w:r>
      <w:r w:rsidR="00806650">
        <w:rPr>
          <w:rFonts w:ascii="Times New Roman" w:hAnsi="Times New Roman" w:cs="Times New Roman"/>
          <w:sz w:val="24"/>
          <w:szCs w:val="24"/>
          <w:lang w:val="fr-FR"/>
        </w:rPr>
        <w:t>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18D49E3B" w14:textId="71A9B8E5" w:rsidR="008F1A26" w:rsidRPr="00532154" w:rsidRDefault="00B21C8F" w:rsidP="009E15D9">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w:t>
      </w:r>
    </w:p>
    <w:p w14:paraId="2FC6F974" w14:textId="39579F99" w:rsidR="007642BE" w:rsidRDefault="0086427C" w:rsidP="00951AFD">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1929237" w14:textId="77777777" w:rsidR="00B06F25" w:rsidRPr="009E15D9" w:rsidRDefault="00B06F25" w:rsidP="00B06F25">
      <w:pPr>
        <w:spacing w:after="0" w:line="360" w:lineRule="auto"/>
        <w:jc w:val="both"/>
        <w:rPr>
          <w:rFonts w:ascii="Times New Roman" w:hAnsi="Times New Roman" w:cs="Times New Roman"/>
          <w:sz w:val="24"/>
          <w:szCs w:val="24"/>
          <w:lang w:val="fr-FR"/>
        </w:rPr>
      </w:pPr>
    </w:p>
    <w:p w14:paraId="7F5C9D92" w14:textId="77777777" w:rsidR="00AB3899" w:rsidRPr="00B06F25" w:rsidRDefault="00AB3899" w:rsidP="000A3C48">
      <w:pPr>
        <w:pStyle w:val="Titre1"/>
        <w:spacing w:before="120" w:after="120" w:line="360" w:lineRule="auto"/>
        <w:rPr>
          <w:rFonts w:ascii="Times New Roman" w:hAnsi="Times New Roman" w:cs="Times New Roman"/>
          <w:b/>
          <w:bCs/>
          <w:color w:val="auto"/>
          <w:sz w:val="28"/>
          <w:szCs w:val="24"/>
          <w:lang w:val="fr-FR"/>
        </w:rPr>
      </w:pPr>
      <w:bookmarkStart w:id="48" w:name="_Toc202084218"/>
      <w:bookmarkStart w:id="49" w:name="_Toc202084299"/>
      <w:r w:rsidRPr="00B06F25">
        <w:rPr>
          <w:rFonts w:ascii="Times New Roman" w:hAnsi="Times New Roman" w:cs="Times New Roman"/>
          <w:b/>
          <w:bCs/>
          <w:color w:val="auto"/>
          <w:sz w:val="28"/>
          <w:szCs w:val="24"/>
          <w:lang w:val="fr-FR"/>
        </w:rPr>
        <w:t>Types de blockchain</w:t>
      </w:r>
      <w:bookmarkEnd w:id="48"/>
      <w:bookmarkEnd w:id="49"/>
    </w:p>
    <w:p w14:paraId="1F15E05A" w14:textId="083ECA21" w:rsidR="0014459C" w:rsidRPr="004F3D9F" w:rsidRDefault="0014459C" w:rsidP="000A3C48">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2E7CD6C" w14:textId="1A44A08B" w:rsidR="0014459C" w:rsidRDefault="0014459C" w:rsidP="00576A09">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E60DCA">
      <w:pPr>
        <w:spacing w:after="0" w:line="360" w:lineRule="auto"/>
        <w:jc w:val="both"/>
        <w:rPr>
          <w:rFonts w:ascii="Times New Roman" w:hAnsi="Times New Roman" w:cs="Times New Roman"/>
          <w:sz w:val="24"/>
          <w:szCs w:val="24"/>
          <w:lang w:val="fr-FR"/>
        </w:rPr>
      </w:pPr>
    </w:p>
    <w:p w14:paraId="1CF55680" w14:textId="77777777" w:rsidR="00AB3899" w:rsidRPr="00E60DCA" w:rsidRDefault="00AB3899" w:rsidP="00B432F3">
      <w:pPr>
        <w:pStyle w:val="Titre1"/>
        <w:spacing w:before="120" w:after="120" w:line="360" w:lineRule="auto"/>
        <w:rPr>
          <w:rFonts w:ascii="Times New Roman" w:hAnsi="Times New Roman" w:cs="Times New Roman"/>
          <w:b/>
          <w:bCs/>
          <w:color w:val="auto"/>
          <w:sz w:val="28"/>
          <w:szCs w:val="24"/>
          <w:lang w:val="fr-FR"/>
        </w:rPr>
      </w:pPr>
      <w:bookmarkStart w:id="50" w:name="_Ref190430022"/>
      <w:bookmarkStart w:id="51" w:name="_Toc202084219"/>
      <w:bookmarkStart w:id="52" w:name="_Toc202084300"/>
      <w:r w:rsidRPr="00E60DCA">
        <w:rPr>
          <w:rFonts w:ascii="Times New Roman" w:hAnsi="Times New Roman" w:cs="Times New Roman"/>
          <w:b/>
          <w:bCs/>
          <w:color w:val="auto"/>
          <w:sz w:val="28"/>
          <w:szCs w:val="24"/>
          <w:lang w:val="fr-FR"/>
        </w:rPr>
        <w:t>Architecture de la blockchain</w:t>
      </w:r>
      <w:bookmarkEnd w:id="50"/>
      <w:bookmarkEnd w:id="51"/>
      <w:bookmarkEnd w:id="52"/>
    </w:p>
    <w:p w14:paraId="3257A0F5" w14:textId="756E9FE1" w:rsidR="00CB1881" w:rsidRPr="004B75C2" w:rsidRDefault="00CB1881" w:rsidP="00B432F3">
      <w:pPr>
        <w:spacing w:line="360" w:lineRule="auto"/>
        <w:ind w:firstLine="360"/>
        <w:jc w:val="both"/>
        <w:rPr>
          <w:rFonts w:ascii="Times New Roman" w:hAnsi="Times New Roman" w:cs="Times New Roman"/>
          <w:iCs/>
          <w:sz w:val="24"/>
          <w:szCs w:val="24"/>
          <w:lang w:val="fr-FR"/>
        </w:rPr>
      </w:pPr>
      <w:r w:rsidRPr="00B23007">
        <w:rPr>
          <w:rFonts w:ascii="Times New Roman" w:hAnsi="Times New Roman" w:cs="Times New Roman"/>
          <w:sz w:val="24"/>
          <w:szCs w:val="24"/>
          <w:lang w:val="fr-FR"/>
        </w:rPr>
        <w:t xml:space="preserve">Pour une meilleure compréhension de cette section, </w:t>
      </w:r>
      <w:r w:rsidR="00B019B5">
        <w:rPr>
          <w:rFonts w:ascii="Times New Roman" w:hAnsi="Times New Roman" w:cs="Times New Roman"/>
          <w:sz w:val="24"/>
          <w:szCs w:val="24"/>
          <w:lang w:val="fr-FR"/>
        </w:rPr>
        <w:t>nous définissons</w:t>
      </w:r>
      <w:r w:rsidR="000C0A9A">
        <w:rPr>
          <w:rFonts w:ascii="Times New Roman" w:hAnsi="Times New Roman" w:cs="Times New Roman"/>
          <w:sz w:val="24"/>
          <w:szCs w:val="24"/>
          <w:lang w:val="fr-FR"/>
        </w:rPr>
        <w:t xml:space="preserve"> à </w:t>
      </w:r>
      <w:r w:rsidR="000C0A9A" w:rsidRPr="008E09C4">
        <w:rPr>
          <w:rFonts w:ascii="Times New Roman" w:hAnsi="Times New Roman" w:cs="Times New Roman"/>
          <w:sz w:val="24"/>
          <w:szCs w:val="24"/>
          <w:lang w:val="fr-FR"/>
        </w:rPr>
        <w:t>l’annexe</w:t>
      </w:r>
      <w:r w:rsidR="00DA3DD1" w:rsidRPr="008E09C4">
        <w:rPr>
          <w:rFonts w:ascii="Times New Roman" w:hAnsi="Times New Roman" w:cs="Times New Roman"/>
          <w:sz w:val="24"/>
          <w:szCs w:val="24"/>
          <w:lang w:val="fr-FR"/>
        </w:rPr>
        <w:t xml:space="preserve"> </w:t>
      </w:r>
      <w:r w:rsidR="00DA3DD1">
        <w:rPr>
          <w:rFonts w:ascii="Times New Roman" w:hAnsi="Times New Roman" w:cs="Times New Roman"/>
          <w:sz w:val="24"/>
          <w:szCs w:val="24"/>
          <w:lang w:val="fr-FR"/>
        </w:rPr>
        <w:t>5</w:t>
      </w:r>
      <w:r w:rsidR="0079157E">
        <w:rPr>
          <w:rFonts w:ascii="Times New Roman" w:hAnsi="Times New Roman" w:cs="Times New Roman"/>
          <w:sz w:val="24"/>
          <w:szCs w:val="24"/>
          <w:lang w:val="fr-FR"/>
        </w:rPr>
        <w:t xml:space="preserve"> du présent mémoire,</w:t>
      </w:r>
      <w:r w:rsidR="00B019B5">
        <w:rPr>
          <w:rFonts w:ascii="Times New Roman" w:hAnsi="Times New Roman" w:cs="Times New Roman"/>
          <w:sz w:val="24"/>
          <w:szCs w:val="24"/>
          <w:lang w:val="fr-FR"/>
        </w:rPr>
        <w:t xml:space="preserve"> </w:t>
      </w:r>
      <w:r w:rsidRPr="00B23007">
        <w:rPr>
          <w:rFonts w:ascii="Times New Roman" w:hAnsi="Times New Roman" w:cs="Times New Roman"/>
          <w:sz w:val="24"/>
          <w:szCs w:val="24"/>
          <w:lang w:val="fr-FR"/>
        </w:rPr>
        <w:t xml:space="preserve">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4590198F" w14:textId="77777777" w:rsidR="00443500" w:rsidRPr="003D6076" w:rsidRDefault="00443500" w:rsidP="00DD1F30">
      <w:pPr>
        <w:pStyle w:val="NormalWeb"/>
        <w:spacing w:before="0" w:beforeAutospacing="0" w:after="0" w:afterAutospacing="0" w:line="360" w:lineRule="auto"/>
        <w:jc w:val="both"/>
        <w:divId w:val="549877699"/>
        <w:rPr>
          <w:lang w:val="fr-FR"/>
        </w:rPr>
      </w:pPr>
    </w:p>
    <w:p w14:paraId="66C6B6C3" w14:textId="77777777" w:rsidR="005E45CC" w:rsidRPr="00DD1F30" w:rsidRDefault="00EB702C" w:rsidP="005118D6">
      <w:pPr>
        <w:pStyle w:val="Titre2"/>
        <w:numPr>
          <w:ilvl w:val="1"/>
          <w:numId w:val="47"/>
        </w:numPr>
        <w:spacing w:before="120" w:after="120" w:line="360" w:lineRule="auto"/>
        <w:ind w:left="788" w:hanging="431"/>
        <w:jc w:val="both"/>
        <w:rPr>
          <w:rFonts w:ascii="Times New Roman" w:hAnsi="Times New Roman" w:cs="Times New Roman"/>
          <w:b/>
          <w:bCs/>
          <w:color w:val="auto"/>
          <w:sz w:val="28"/>
          <w:szCs w:val="24"/>
          <w:lang w:val="fr-FR"/>
        </w:rPr>
      </w:pPr>
      <w:bookmarkStart w:id="53" w:name="_Toc202084220"/>
      <w:r w:rsidRPr="00DD1F30">
        <w:rPr>
          <w:rFonts w:ascii="Times New Roman" w:hAnsi="Times New Roman" w:cs="Times New Roman"/>
          <w:b/>
          <w:bCs/>
          <w:color w:val="auto"/>
          <w:sz w:val="28"/>
          <w:szCs w:val="24"/>
          <w:lang w:val="fr-FR"/>
        </w:rPr>
        <w:t>Stru</w:t>
      </w:r>
      <w:r w:rsidR="00B56DF6" w:rsidRPr="00DD1F30">
        <w:rPr>
          <w:rFonts w:ascii="Times New Roman" w:hAnsi="Times New Roman" w:cs="Times New Roman"/>
          <w:b/>
          <w:bCs/>
          <w:color w:val="auto"/>
          <w:sz w:val="28"/>
          <w:szCs w:val="24"/>
          <w:lang w:val="fr-FR"/>
        </w:rPr>
        <w:t>cture de la blockchain</w:t>
      </w:r>
      <w:bookmarkEnd w:id="53"/>
    </w:p>
    <w:p w14:paraId="705E35EC" w14:textId="2EFFB133" w:rsidR="00D60B7C" w:rsidRPr="00204A5C" w:rsidRDefault="00D60B7C" w:rsidP="002A718D">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404FA65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w:t>
      </w:r>
      <w:r>
        <w:rPr>
          <w:rFonts w:ascii="Times New Roman" w:hAnsi="Times New Roman" w:cs="Times New Roman"/>
          <w:sz w:val="24"/>
          <w:szCs w:val="24"/>
          <w:lang w:val="fr-FR"/>
        </w:rPr>
        <w:lastRenderedPageBreak/>
        <w:t>un ensemble d’ordinateurs appelés nœuds qui partagent les informations ou fichiers entre eux de maniè</w:t>
      </w:r>
      <w:r w:rsidR="004B75C2">
        <w:rPr>
          <w:rFonts w:ascii="Times New Roman" w:hAnsi="Times New Roman" w:cs="Times New Roman"/>
          <w:sz w:val="24"/>
          <w:szCs w:val="24"/>
          <w:lang w:val="fr-FR"/>
        </w:rPr>
        <w:t>re directe, rapide et abordable</w:t>
      </w:r>
      <w:r>
        <w:rPr>
          <w:rFonts w:ascii="Times New Roman" w:hAnsi="Times New Roman" w:cs="Times New Roman"/>
          <w:sz w:val="24"/>
          <w:szCs w:val="24"/>
          <w:lang w:val="fr-FR"/>
        </w:rPr>
        <w:t xml:space="preserve">.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0E7D8FEB">
            <wp:extent cx="2269490" cy="1045029"/>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57367" cy="1085494"/>
                    </a:xfrm>
                    <a:prstGeom prst="rect">
                      <a:avLst/>
                    </a:prstGeom>
                  </pic:spPr>
                </pic:pic>
              </a:graphicData>
            </a:graphic>
          </wp:inline>
        </w:drawing>
      </w:r>
    </w:p>
    <w:p w14:paraId="4C540D31" w14:textId="461A85CF"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54" w:name="_Toc202083267"/>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54"/>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3"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697D3B7A"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c0ggK4iY","properties":{"formattedCitation":"[37]","plainCitation":"[37]","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7]</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7BD93452" w:rsidR="00D60B7C" w:rsidRPr="00F66D1F" w:rsidRDefault="00D60B7C" w:rsidP="00D60B7C">
      <w:pPr>
        <w:pStyle w:val="Lgende"/>
        <w:jc w:val="center"/>
        <w:rPr>
          <w:rFonts w:ascii="Times New Roman" w:hAnsi="Times New Roman" w:cs="Times New Roman"/>
          <w:color w:val="auto"/>
          <w:sz w:val="24"/>
          <w:szCs w:val="24"/>
          <w:lang w:val="fr-FR"/>
        </w:rPr>
      </w:pPr>
      <w:bookmarkStart w:id="55" w:name="_Toc202083268"/>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55"/>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 xml:space="preserve">s dans les bases de données. Ces transactions sont appelées « facts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65C9DD1" wp14:editId="73B75C6B">
            <wp:extent cx="5061858" cy="1897727"/>
            <wp:effectExtent l="0" t="0" r="5715"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121156" cy="1919958"/>
                    </a:xfrm>
                    <a:prstGeom prst="rect">
                      <a:avLst/>
                    </a:prstGeom>
                  </pic:spPr>
                </pic:pic>
              </a:graphicData>
            </a:graphic>
          </wp:inline>
        </w:drawing>
      </w:r>
    </w:p>
    <w:p w14:paraId="79B028F2" w14:textId="0D2313F9" w:rsidR="00D60B7C" w:rsidRPr="00F66D1F" w:rsidRDefault="00D60B7C" w:rsidP="00D60B7C">
      <w:pPr>
        <w:pStyle w:val="Lgende"/>
        <w:jc w:val="center"/>
        <w:rPr>
          <w:rFonts w:ascii="Times New Roman" w:hAnsi="Times New Roman" w:cs="Times New Roman"/>
          <w:color w:val="auto"/>
          <w:sz w:val="24"/>
          <w:szCs w:val="24"/>
          <w:lang w:val="fr-FR"/>
        </w:rPr>
      </w:pPr>
      <w:bookmarkStart w:id="56" w:name="_Toc202083269"/>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56"/>
    </w:p>
    <w:p w14:paraId="0A9AB102" w14:textId="77777777" w:rsidR="00F97E60"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s « en retour ».</w:t>
      </w:r>
    </w:p>
    <w:p w14:paraId="761FC48C" w14:textId="42931E92" w:rsidR="00D60B7C" w:rsidRDefault="00F97E60"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I</w:t>
      </w:r>
      <w:r w:rsidR="00D60B7C">
        <w:rPr>
          <w:rFonts w:ascii="Times New Roman" w:hAnsi="Times New Roman" w:cs="Times New Roman"/>
          <w:sz w:val="24"/>
          <w:szCs w:val="24"/>
          <w:lang w:val="fr-FR"/>
        </w:rPr>
        <w:t>l peut arriver qu’il y ait des chaînes de blocs orphelines (</w:t>
      </w:r>
      <w:r w:rsidR="005A6DA8">
        <w:rPr>
          <w:rFonts w:ascii="Times New Roman" w:hAnsi="Times New Roman" w:cs="Times New Roman"/>
          <w:sz w:val="24"/>
          <w:szCs w:val="24"/>
          <w:lang w:val="fr-FR"/>
        </w:rPr>
        <w:t xml:space="preserve">chaîne </w:t>
      </w:r>
      <w:r w:rsidR="00D60B7C">
        <w:rPr>
          <w:rFonts w:ascii="Times New Roman" w:hAnsi="Times New Roman" w:cs="Times New Roman"/>
          <w:sz w:val="24"/>
          <w:szCs w:val="24"/>
          <w:lang w:val="fr-FR"/>
        </w:rPr>
        <w:t>secondaires). Dans ce cas, la chaîne principale est composée de la plus longue suite de blocs après le bloc initial (ou</w:t>
      </w:r>
      <w:r w:rsidR="00633873">
        <w:rPr>
          <w:rFonts w:ascii="Times New Roman" w:hAnsi="Times New Roman" w:cs="Times New Roman"/>
          <w:sz w:val="24"/>
          <w:szCs w:val="24"/>
          <w:lang w:val="fr-FR"/>
        </w:rPr>
        <w:t xml:space="preserve"> bloc</w:t>
      </w:r>
      <w:r w:rsidR="00D60B7C">
        <w:rPr>
          <w:rFonts w:ascii="Times New Roman" w:hAnsi="Times New Roman" w:cs="Times New Roman"/>
          <w:sz w:val="24"/>
          <w:szCs w:val="24"/>
          <w:lang w:val="fr-FR"/>
        </w:rPr>
        <w:t xml:space="preserve">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5E38BEF8"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sidR="007322A0">
        <w:rPr>
          <w:rFonts w:ascii="Times New Roman" w:hAnsi="Times New Roman" w:cs="Times New Roman"/>
          <w:sz w:val="24"/>
          <w:szCs w:val="24"/>
          <w:lang w:val="fr-FR"/>
        </w:rPr>
        <w:t xml:space="preserve"> est supposé bloc initial</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63F10E7D"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8025FB">
        <w:rPr>
          <w:rFonts w:ascii="Times New Roman" w:hAnsi="Times New Roman" w:cs="Times New Roman"/>
          <w:sz w:val="24"/>
          <w:szCs w:val="24"/>
          <w:lang w:val="fr-FR"/>
        </w:rPr>
        <w:t>Par exemple, la donnée</w:t>
      </w:r>
      <w:r w:rsidR="00D60B7C">
        <w:rPr>
          <w:rFonts w:ascii="Times New Roman" w:hAnsi="Times New Roman" w:cs="Times New Roman"/>
          <w:sz w:val="24"/>
          <w:szCs w:val="24"/>
          <w:lang w:val="fr-FR"/>
        </w:rPr>
        <w:t xml:space="preserv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w:t>
      </w:r>
      <w:r w:rsidR="001B2FD3">
        <w:rPr>
          <w:rFonts w:ascii="Times New Roman" w:hAnsi="Times New Roman" w:cs="Times New Roman"/>
          <w:sz w:val="24"/>
          <w:szCs w:val="24"/>
          <w:lang w:val="fr-FR"/>
        </w:rPr>
        <w:t>c fait référence au bloc précéde</w:t>
      </w:r>
      <w:r w:rsidR="00D60B7C">
        <w:rPr>
          <w:rFonts w:ascii="Times New Roman" w:hAnsi="Times New Roman" w:cs="Times New Roman"/>
          <w:sz w:val="24"/>
          <w:szCs w:val="24"/>
          <w:lang w:val="fr-FR"/>
        </w:rPr>
        <w:t>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xml:space="preserve">; ce qui entraînera un changement du hash de </w:t>
      </w:r>
      <w:r>
        <w:rPr>
          <w:rFonts w:ascii="Times New Roman" w:hAnsi="Times New Roman" w:cs="Times New Roman"/>
          <w:sz w:val="24"/>
          <w:szCs w:val="24"/>
          <w:lang w:val="fr-FR"/>
        </w:rPr>
        <w:lastRenderedPageBreak/>
        <w:t>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3DA9149" w14:textId="77777777" w:rsidR="00586283" w:rsidRDefault="00586283" w:rsidP="00B70C0B">
      <w:pPr>
        <w:spacing w:after="0" w:line="360" w:lineRule="auto"/>
        <w:jc w:val="both"/>
        <w:rPr>
          <w:rFonts w:ascii="Times New Roman" w:hAnsi="Times New Roman" w:cs="Times New Roman"/>
          <w:sz w:val="24"/>
          <w:szCs w:val="24"/>
          <w:lang w:val="fr-FR"/>
        </w:rPr>
      </w:pPr>
    </w:p>
    <w:p w14:paraId="5F825854" w14:textId="77777777" w:rsidR="00562D6E" w:rsidRPr="00B70C0B" w:rsidRDefault="00562D6E" w:rsidP="007F2293">
      <w:pPr>
        <w:pStyle w:val="Titre2"/>
        <w:numPr>
          <w:ilvl w:val="1"/>
          <w:numId w:val="47"/>
        </w:numPr>
        <w:spacing w:before="120" w:after="120" w:line="360" w:lineRule="auto"/>
        <w:ind w:left="788" w:hanging="431"/>
        <w:jc w:val="both"/>
        <w:rPr>
          <w:rFonts w:ascii="Times New Roman" w:hAnsi="Times New Roman" w:cs="Times New Roman"/>
          <w:b/>
          <w:bCs/>
          <w:color w:val="auto"/>
          <w:sz w:val="28"/>
          <w:szCs w:val="24"/>
          <w:lang w:val="fr-FR"/>
        </w:rPr>
      </w:pPr>
      <w:bookmarkStart w:id="57" w:name="_Toc202084221"/>
      <w:r w:rsidRPr="00B70C0B">
        <w:rPr>
          <w:rFonts w:ascii="Times New Roman" w:hAnsi="Times New Roman" w:cs="Times New Roman"/>
          <w:b/>
          <w:bCs/>
          <w:color w:val="auto"/>
          <w:sz w:val="28"/>
          <w:szCs w:val="24"/>
          <w:lang w:val="fr-FR"/>
        </w:rPr>
        <w:t>Fonctionnement de la blockchain</w:t>
      </w:r>
      <w:bookmarkEnd w:id="57"/>
    </w:p>
    <w:p w14:paraId="571DC0C9" w14:textId="265352EB" w:rsidR="00F92985" w:rsidRPr="00125D4E" w:rsidRDefault="00D60B7C" w:rsidP="00AE26E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sidR="00F92985">
        <w:rPr>
          <w:rFonts w:ascii="Times New Roman" w:hAnsi="Times New Roman" w:cs="Times New Roman"/>
          <w:sz w:val="24"/>
          <w:szCs w:val="24"/>
          <w:lang w:val="fr-FR"/>
        </w:rPr>
        <w:t>.</w:t>
      </w:r>
      <w:r w:rsidR="005B27AD">
        <w:rPr>
          <w:rFonts w:ascii="Times New Roman" w:hAnsi="Times New Roman" w:cs="Times New Roman"/>
          <w:sz w:val="24"/>
          <w:szCs w:val="24"/>
          <w:lang w:val="fr-FR"/>
        </w:rPr>
        <w:t xml:space="preserve"> </w:t>
      </w:r>
    </w:p>
    <w:p w14:paraId="1BC58B88" w14:textId="77777777" w:rsidR="00D60B7C" w:rsidRPr="00F70E75" w:rsidRDefault="00D60B7C" w:rsidP="00D60B7C">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0E00C96" wp14:editId="6A3C5D2C">
            <wp:extent cx="4156710" cy="4191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166803" cy="4201176"/>
                    </a:xfrm>
                    <a:prstGeom prst="rect">
                      <a:avLst/>
                    </a:prstGeom>
                  </pic:spPr>
                </pic:pic>
              </a:graphicData>
            </a:graphic>
          </wp:inline>
        </w:drawing>
      </w:r>
    </w:p>
    <w:p w14:paraId="0486AEC9" w14:textId="14FF7119" w:rsidR="00D60B7C" w:rsidRPr="00A51FDE" w:rsidRDefault="00D60B7C" w:rsidP="00D60B7C">
      <w:pPr>
        <w:pStyle w:val="Lgende"/>
        <w:jc w:val="center"/>
        <w:rPr>
          <w:rFonts w:ascii="Times New Roman" w:hAnsi="Times New Roman" w:cs="Times New Roman"/>
          <w:b/>
          <w:color w:val="auto"/>
          <w:sz w:val="24"/>
          <w:lang w:val="fr-FR"/>
        </w:rPr>
      </w:pPr>
      <w:bookmarkStart w:id="58" w:name="_Toc202083270"/>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E85540">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58"/>
    </w:p>
    <w:p w14:paraId="5A6E9A84" w14:textId="77777777" w:rsidR="00AE26EF" w:rsidRDefault="00AE26EF" w:rsidP="00AE26E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Selon cette figure 5, le mécanisme de fonctionnement est résumé en six (6) étapes à savoir :</w:t>
      </w:r>
    </w:p>
    <w:p w14:paraId="602A8F5F"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utilisateur de la bl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5BCB0C0C"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lastRenderedPageBreak/>
        <w:t>Tx</w:t>
      </w:r>
      <w:r>
        <w:rPr>
          <w:rFonts w:ascii="Times New Roman" w:hAnsi="Times New Roman" w:cs="Times New Roman"/>
          <w:sz w:val="24"/>
          <w:szCs w:val="24"/>
          <w:lang w:val="fr-FR"/>
        </w:rPr>
        <w:t xml:space="preserve"> est publiée (ou diffusée) sur le réseau de blockchain.</w:t>
      </w:r>
    </w:p>
    <w:p w14:paraId="179A0EB7"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vérifi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Dans ce cas, une empreinte digitale (hash) est générée et associée à </w:t>
      </w:r>
      <w:r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0C333A9B"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érifiée et 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Pr>
          <w:rFonts w:ascii="Times New Roman" w:hAnsi="Times New Roman" w:cs="Times New Roman"/>
          <w:sz w:val="24"/>
          <w:szCs w:val="24"/>
          <w:lang w:val="fr-FR"/>
        </w:rPr>
        <w:t>.</w:t>
      </w:r>
    </w:p>
    <w:p w14:paraId="245C01A9" w14:textId="3FCF0455" w:rsidR="00AE26EF" w:rsidRPr="006A3761"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et le Proof of Stake (PoS) </w:t>
      </w:r>
      <w:r>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McDLAzYs","properties":{"formattedCitation":"[37]","plainCitation":"[37]","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7]</w:t>
      </w:r>
      <w:r>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78B87075" w14:textId="77777777" w:rsidR="00AE26EF" w:rsidRPr="00125D4E"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2B175892" w14:textId="629765AD"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sidR="00AE5998">
        <w:rPr>
          <w:rFonts w:ascii="Times New Roman" w:hAnsi="Times New Roman" w:cs="Times New Roman"/>
          <w:sz w:val="24"/>
          <w:szCs w:val="24"/>
          <w:lang w:val="fr-FR"/>
        </w:rPr>
        <w:t>e que nous abordons dans la section suivante.</w:t>
      </w:r>
    </w:p>
    <w:p w14:paraId="199305E7" w14:textId="77777777" w:rsidR="00563D0F" w:rsidRPr="005E45CC" w:rsidRDefault="00563D0F" w:rsidP="001B3BF5">
      <w:pPr>
        <w:spacing w:after="0" w:line="360" w:lineRule="auto"/>
        <w:jc w:val="both"/>
        <w:rPr>
          <w:rFonts w:ascii="Times New Roman" w:hAnsi="Times New Roman" w:cs="Times New Roman"/>
          <w:sz w:val="24"/>
          <w:szCs w:val="24"/>
          <w:lang w:val="fr-FR"/>
        </w:rPr>
      </w:pPr>
    </w:p>
    <w:p w14:paraId="39ADB3A1" w14:textId="17AFCBEE" w:rsidR="00AB3899" w:rsidRPr="001B3BF5" w:rsidRDefault="009761C4" w:rsidP="006448D4">
      <w:pPr>
        <w:pStyle w:val="Titre1"/>
        <w:spacing w:before="120" w:after="120" w:line="360" w:lineRule="auto"/>
        <w:rPr>
          <w:rFonts w:ascii="Times New Roman" w:hAnsi="Times New Roman" w:cs="Times New Roman"/>
          <w:b/>
          <w:bCs/>
          <w:color w:val="auto"/>
          <w:sz w:val="28"/>
          <w:szCs w:val="24"/>
          <w:lang w:val="fr-FR"/>
        </w:rPr>
      </w:pPr>
      <w:bookmarkStart w:id="59" w:name="_Toc202084222"/>
      <w:bookmarkStart w:id="60" w:name="_Toc202084301"/>
      <w:r w:rsidRPr="001B3BF5">
        <w:rPr>
          <w:rFonts w:ascii="Times New Roman" w:hAnsi="Times New Roman" w:cs="Times New Roman"/>
          <w:b/>
          <w:bCs/>
          <w:color w:val="auto"/>
          <w:sz w:val="28"/>
          <w:szCs w:val="24"/>
          <w:lang w:val="fr-FR"/>
        </w:rPr>
        <w:t>Protocoles de consensus</w:t>
      </w:r>
      <w:bookmarkEnd w:id="59"/>
      <w:bookmarkEnd w:id="60"/>
    </w:p>
    <w:p w14:paraId="57D0F21E" w14:textId="77777777" w:rsidR="00FB1462" w:rsidRDefault="0001528D" w:rsidP="00ED1F5F">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0F794B4E" w:rsidR="00FB1462" w:rsidRDefault="00642298"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un consensus </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jPzmlxZT","properties":{"formattedCitation":"[40]","plainCitation":"[40]","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A43285">
        <w:rPr>
          <w:rFonts w:ascii="Times New Roman" w:hAnsi="Times New Roman" w:cs="Times New Roman"/>
          <w:sz w:val="24"/>
          <w:szCs w:val="24"/>
          <w:lang w:val="fr-FR"/>
        </w:rPr>
        <w:t>du moins à la majorité</w:t>
      </w:r>
      <w:r w:rsidR="006C4530">
        <w:rPr>
          <w:rFonts w:ascii="Times New Roman" w:hAnsi="Times New Roman" w:cs="Times New Roman"/>
          <w:sz w:val="24"/>
          <w:szCs w:val="24"/>
          <w:lang w:val="fr-FR"/>
        </w:rPr>
        <w:t>.</w:t>
      </w:r>
    </w:p>
    <w:p w14:paraId="41044914" w14:textId="7BCD4EC8" w:rsidR="005774E1" w:rsidRPr="005774E1"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w:t>
      </w:r>
      <w:r w:rsidR="00DC78CC" w:rsidRPr="00DC78CC">
        <w:rPr>
          <w:rFonts w:ascii="Times New Roman" w:hAnsi="Times New Roman" w:cs="Times New Roman"/>
          <w:sz w:val="24"/>
          <w:szCs w:val="24"/>
          <w:lang w:val="fr-FR"/>
        </w:rPr>
        <w:lastRenderedPageBreak/>
        <w:t xml:space="preserve">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SWpt3jmB","properties":{"formattedCitation":"[32]","plainCitation":"[32]","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varier</w:t>
      </w:r>
      <w:r w:rsidR="001147FD">
        <w:rPr>
          <w:rFonts w:ascii="Times New Roman" w:hAnsi="Times New Roman" w:cs="Times New Roman"/>
          <w:sz w:val="24"/>
          <w:szCs w:val="24"/>
          <w:lang w:val="fr-FR"/>
        </w:rPr>
        <w:t xml:space="preserve">. En effet, </w:t>
      </w:r>
      <w:r w:rsidR="001147FD" w:rsidRPr="00033956">
        <w:rPr>
          <w:rFonts w:ascii="Times New Roman" w:hAnsi="Times New Roman" w:cs="Times New Roman"/>
          <w:i/>
          <w:sz w:val="24"/>
          <w:szCs w:val="24"/>
          <w:lang w:val="fr-FR"/>
        </w:rPr>
        <w:t>Satoshi Nakamoto</w:t>
      </w:r>
      <w:r w:rsidR="001147F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Wv1vULF4","properties":{"formattedCitation":"[33]","plainCitation":"[33]","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 xml:space="preserve">tak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utority,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 etc.)</w:t>
      </w:r>
      <w:r w:rsidR="005774E1" w:rsidRPr="005774E1">
        <w:rPr>
          <w:rFonts w:ascii="Times New Roman" w:hAnsi="Times New Roman" w:cs="Times New Roman"/>
          <w:sz w:val="24"/>
          <w:szCs w:val="24"/>
          <w:lang w:val="fr-FR"/>
        </w:rPr>
        <w:t xml:space="preserve">. </w:t>
      </w:r>
      <w:r w:rsidR="00E93F73">
        <w:rPr>
          <w:rFonts w:ascii="Times New Roman" w:hAnsi="Times New Roman" w:cs="Times New Roman"/>
          <w:sz w:val="24"/>
          <w:szCs w:val="24"/>
          <w:lang w:val="fr-FR"/>
        </w:rPr>
        <w:t>T</w:t>
      </w:r>
      <w:r w:rsidR="005774E1" w:rsidRPr="005774E1">
        <w:rPr>
          <w:rFonts w:ascii="Times New Roman" w:hAnsi="Times New Roman" w:cs="Times New Roman"/>
          <w:sz w:val="24"/>
          <w:szCs w:val="24"/>
          <w:lang w:val="fr-FR"/>
        </w:rPr>
        <w:t xml:space="preserve">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1B3E244C"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6F014F">
        <w:rPr>
          <w:rFonts w:ascii="Times New Roman" w:hAnsi="Times New Roman" w:cs="Times New Roman"/>
          <w:sz w:val="24"/>
          <w:szCs w:val="24"/>
        </w:rPr>
        <w:instrText xml:space="preserve"> ADDIN ZOTERO_ITEM CSL_CITATION {"citationID":"SdN7U4qb","properties":{"formattedCitation":"[32]","plainCitation":"[32]","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6F014F">
        <w:rPr>
          <w:rFonts w:ascii="Times New Roman" w:hAnsi="Times New Roman" w:cs="Times New Roman"/>
          <w:noProof/>
          <w:sz w:val="24"/>
          <w:szCs w:val="24"/>
        </w:rPr>
        <w:t>[32]</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4D238124"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hubc1hsn","properties":{"formattedCitation":"[33]","plainCitation":"[33]","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4E82D4B9" w14:textId="5C1DD7F0" w:rsidR="006F36B2" w:rsidRDefault="0043430A" w:rsidP="00C47457">
      <w:pPr>
        <w:pStyle w:val="Paragraphedeliste"/>
        <w:spacing w:after="120" w:line="360" w:lineRule="auto"/>
        <w:ind w:left="0"/>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p</w:t>
      </w:r>
      <w:r w:rsidR="0001528D" w:rsidRPr="00D90B4D">
        <w:rPr>
          <w:rFonts w:ascii="Times New Roman" w:hAnsi="Times New Roman" w:cs="Times New Roman"/>
          <w:b/>
          <w:sz w:val="24"/>
          <w:szCs w:val="24"/>
          <w:lang w:val="fr-FR"/>
        </w:rPr>
        <w:t>reuve de travail</w:t>
      </w:r>
      <w:r w:rsidR="0001528D" w:rsidRPr="00293C27">
        <w:rPr>
          <w:rFonts w:ascii="Times New Roman" w:hAnsi="Times New Roman" w:cs="Times New Roman"/>
          <w:sz w:val="24"/>
          <w:szCs w:val="24"/>
          <w:lang w:val="fr-FR"/>
        </w:rPr>
        <w:t xml:space="preserve"> (Proof of Work </w:t>
      </w:r>
      <w:r w:rsidR="0001528D">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 PoW)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PP1YpWJc","properties":{"formattedCitation":"[32]","plainCitation":"[32]","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0001528D"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0001528D" w:rsidRPr="00293C27">
        <w:rPr>
          <w:rFonts w:ascii="Times New Roman" w:hAnsi="Times New Roman" w:cs="Times New Roman"/>
          <w:sz w:val="24"/>
          <w:szCs w:val="24"/>
          <w:lang w:val="fr-FR"/>
        </w:rPr>
        <w:t>La PoW est efficace en terme</w:t>
      </w:r>
      <w:r w:rsidR="000F1F3B">
        <w:rPr>
          <w:rFonts w:ascii="Times New Roman" w:hAnsi="Times New Roman" w:cs="Times New Roman"/>
          <w:sz w:val="24"/>
          <w:szCs w:val="24"/>
          <w:lang w:val="fr-FR"/>
        </w:rPr>
        <w:t>s</w:t>
      </w:r>
      <w:r w:rsidR="0001528D"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sidR="0001528D">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0001528D"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0001528D" w:rsidRPr="00293C27">
        <w:rPr>
          <w:rFonts w:ascii="Times New Roman" w:hAnsi="Times New Roman" w:cs="Times New Roman"/>
          <w:sz w:val="24"/>
          <w:szCs w:val="24"/>
          <w:lang w:val="fr-FR"/>
        </w:rPr>
        <w:t>quipements de data center, ...) pour fonctionner.</w:t>
      </w:r>
    </w:p>
    <w:p w14:paraId="59873B85" w14:textId="482E16B4" w:rsidR="0001528D" w:rsidRPr="00293C27" w:rsidRDefault="0001528D" w:rsidP="00C4737A">
      <w:pPr>
        <w:pStyle w:val="Paragraphedeliste"/>
        <w:spacing w:after="120"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54OPO0UE","properties":{"formattedCitation":"[53]","plainCitation":"[53]","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pBH8qf4u","properties":{"formattedCitation":"[32]","plainCitation":"[32]","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36502992" w:rsidR="008C38EB" w:rsidRDefault="0001528D" w:rsidP="003E6224">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YQwdViFK","properties":{"formattedCitation":"[32]","plainCitation":"[32]","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5DDC0C62" w:rsidR="00D32474"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5DD3FF84" w14:textId="77777777" w:rsidR="000A1300" w:rsidRPr="00054AB3" w:rsidRDefault="000A1300" w:rsidP="000A1300">
      <w:pPr>
        <w:spacing w:after="0" w:line="360" w:lineRule="auto"/>
        <w:jc w:val="both"/>
        <w:rPr>
          <w:rFonts w:ascii="Times New Roman" w:hAnsi="Times New Roman" w:cs="Times New Roman"/>
          <w:sz w:val="24"/>
          <w:szCs w:val="24"/>
          <w:lang w:val="fr-FR"/>
        </w:rPr>
      </w:pPr>
    </w:p>
    <w:p w14:paraId="2A062219" w14:textId="77777777" w:rsidR="00937821" w:rsidRPr="000A1300" w:rsidRDefault="009761C4" w:rsidP="00427445">
      <w:pPr>
        <w:pStyle w:val="Titre1"/>
        <w:spacing w:before="120" w:after="120" w:line="360" w:lineRule="auto"/>
        <w:rPr>
          <w:rFonts w:ascii="Times New Roman" w:hAnsi="Times New Roman" w:cs="Times New Roman"/>
          <w:b/>
          <w:bCs/>
          <w:color w:val="auto"/>
          <w:sz w:val="28"/>
          <w:szCs w:val="24"/>
          <w:lang w:val="fr-FR"/>
        </w:rPr>
      </w:pPr>
      <w:bookmarkStart w:id="61" w:name="_Ref190262843"/>
      <w:bookmarkStart w:id="62" w:name="_Toc202084223"/>
      <w:bookmarkStart w:id="63" w:name="_Toc202084302"/>
      <w:r w:rsidRPr="000A1300">
        <w:rPr>
          <w:rFonts w:ascii="Times New Roman" w:hAnsi="Times New Roman" w:cs="Times New Roman"/>
          <w:b/>
          <w:bCs/>
          <w:color w:val="auto"/>
          <w:sz w:val="28"/>
          <w:szCs w:val="24"/>
          <w:lang w:val="fr-FR"/>
        </w:rPr>
        <w:lastRenderedPageBreak/>
        <w:t>Smart contracts (contrats intelligent</w:t>
      </w:r>
      <w:r w:rsidR="009373F8" w:rsidRPr="000A1300">
        <w:rPr>
          <w:rFonts w:ascii="Times New Roman" w:hAnsi="Times New Roman" w:cs="Times New Roman"/>
          <w:b/>
          <w:bCs/>
          <w:color w:val="auto"/>
          <w:sz w:val="28"/>
          <w:szCs w:val="24"/>
          <w:lang w:val="fr-FR"/>
        </w:rPr>
        <w:t>s</w:t>
      </w:r>
      <w:r w:rsidRPr="000A1300">
        <w:rPr>
          <w:rFonts w:ascii="Times New Roman" w:hAnsi="Times New Roman" w:cs="Times New Roman"/>
          <w:b/>
          <w:bCs/>
          <w:color w:val="auto"/>
          <w:sz w:val="28"/>
          <w:szCs w:val="24"/>
          <w:lang w:val="fr-FR"/>
        </w:rPr>
        <w:t>)</w:t>
      </w:r>
      <w:bookmarkEnd w:id="61"/>
      <w:bookmarkEnd w:id="62"/>
      <w:bookmarkEnd w:id="63"/>
    </w:p>
    <w:p w14:paraId="4856E07D" w14:textId="3A5ACB19" w:rsidR="002576F6" w:rsidRDefault="008759E0" w:rsidP="00F673C3">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6F014F">
        <w:rPr>
          <w:lang w:val="fr-FR"/>
        </w:rPr>
        <w:instrText xml:space="preserve"> ADDIN ZOTERO_ITEM CSL_CITATION {"citationID":"ARwzoXxx","properties":{"formattedCitation":"[46]","plainCitation":"[46]","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6F014F">
        <w:rPr>
          <w:noProof/>
          <w:lang w:val="fr-FR"/>
        </w:rPr>
        <w:t>[46]</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1700E085"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p>
    <w:p w14:paraId="2663DE82" w14:textId="4B48A04C"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729DE80" w:rsidR="002C0630" w:rsidRDefault="00292DC2"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6F014F">
        <w:rPr>
          <w:rFonts w:ascii="Times New Roman" w:hAnsi="Times New Roman" w:cs="Times New Roman"/>
          <w:b/>
          <w:sz w:val="24"/>
          <w:szCs w:val="24"/>
          <w:lang w:val="fr-FR"/>
        </w:rPr>
        <w:instrText xml:space="preserve"> ADDIN ZOTERO_ITEM CSL_CITATION {"citationID":"VuwsW4sT","properties":{"formattedCitation":"[49]","plainCitation":"[49]","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6F014F">
        <w:rPr>
          <w:rFonts w:ascii="Times New Roman" w:hAnsi="Times New Roman" w:cs="Times New Roman"/>
          <w:b/>
          <w:noProof/>
          <w:sz w:val="24"/>
          <w:szCs w:val="24"/>
          <w:lang w:val="fr-FR"/>
        </w:rPr>
        <w:t>[49]</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3A69E5">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3A69E5">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3A69E5">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6219EE8" w:rsidR="00292DC2" w:rsidRDefault="00A90F5C"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6F014F">
        <w:rPr>
          <w:rFonts w:ascii="Times New Roman" w:hAnsi="Times New Roman" w:cs="Times New Roman"/>
          <w:b/>
          <w:sz w:val="24"/>
          <w:szCs w:val="24"/>
          <w:lang w:val="fr-FR"/>
        </w:rPr>
        <w:instrText xml:space="preserve"> ADDIN ZOTERO_ITEM CSL_CITATION {"citationID":"3f8W7NhO","properties":{"formattedCitation":"[36]","plainCitation":"[36]","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6F014F">
        <w:rPr>
          <w:rFonts w:ascii="Times New Roman" w:hAnsi="Times New Roman" w:cs="Times New Roman"/>
          <w:b/>
          <w:noProof/>
          <w:sz w:val="24"/>
          <w:szCs w:val="24"/>
          <w:lang w:val="fr-FR"/>
        </w:rPr>
        <w:t>[36]</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3A69E5">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3A69E5">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3A69E5">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421814" w:rsidRDefault="00937821" w:rsidP="00867C9D">
      <w:pPr>
        <w:pStyle w:val="Titre1"/>
        <w:spacing w:before="120" w:after="120" w:line="360" w:lineRule="auto"/>
        <w:rPr>
          <w:rFonts w:ascii="Times New Roman" w:hAnsi="Times New Roman" w:cs="Times New Roman"/>
          <w:b/>
          <w:bCs/>
          <w:color w:val="auto"/>
          <w:sz w:val="28"/>
          <w:szCs w:val="24"/>
          <w:lang w:val="fr-FR"/>
        </w:rPr>
      </w:pPr>
      <w:bookmarkStart w:id="64" w:name="_Toc202084224"/>
      <w:bookmarkStart w:id="65" w:name="_Toc202084303"/>
      <w:r w:rsidRPr="00421814">
        <w:rPr>
          <w:rFonts w:ascii="Times New Roman" w:hAnsi="Times New Roman" w:cs="Times New Roman"/>
          <w:b/>
          <w:bCs/>
          <w:color w:val="auto"/>
          <w:sz w:val="28"/>
          <w:szCs w:val="24"/>
          <w:lang w:val="fr-FR"/>
        </w:rPr>
        <w:t>Exemple de blockchain : Ethereum</w:t>
      </w:r>
      <w:bookmarkEnd w:id="64"/>
      <w:bookmarkEnd w:id="65"/>
    </w:p>
    <w:p w14:paraId="7DBAFD34" w14:textId="333E8312" w:rsidR="00635139" w:rsidRPr="00421814" w:rsidRDefault="00635139" w:rsidP="00867C9D">
      <w:pPr>
        <w:pStyle w:val="Titre2"/>
        <w:numPr>
          <w:ilvl w:val="1"/>
          <w:numId w:val="48"/>
        </w:numPr>
        <w:spacing w:before="120" w:after="120" w:line="360" w:lineRule="auto"/>
        <w:jc w:val="both"/>
        <w:rPr>
          <w:rFonts w:ascii="Times New Roman" w:hAnsi="Times New Roman" w:cs="Times New Roman"/>
          <w:b/>
          <w:bCs/>
          <w:color w:val="auto"/>
          <w:sz w:val="28"/>
          <w:szCs w:val="24"/>
          <w:lang w:val="fr-FR"/>
        </w:rPr>
      </w:pPr>
      <w:bookmarkStart w:id="66" w:name="_Toc202084225"/>
      <w:bookmarkEnd w:id="43"/>
      <w:r w:rsidRPr="00421814">
        <w:rPr>
          <w:rFonts w:ascii="Times New Roman" w:hAnsi="Times New Roman" w:cs="Times New Roman"/>
          <w:b/>
          <w:bCs/>
          <w:color w:val="auto"/>
          <w:sz w:val="28"/>
          <w:szCs w:val="24"/>
          <w:lang w:val="fr-FR"/>
        </w:rPr>
        <w:t xml:space="preserve">Historique </w:t>
      </w:r>
      <w:r w:rsidR="004903DB" w:rsidRPr="00421814">
        <w:rPr>
          <w:rFonts w:ascii="Times New Roman" w:hAnsi="Times New Roman" w:cs="Times New Roman"/>
          <w:b/>
          <w:bCs/>
          <w:color w:val="auto"/>
          <w:sz w:val="28"/>
          <w:szCs w:val="24"/>
          <w:lang w:val="fr-FR"/>
        </w:rPr>
        <w:t>et évolution d’</w:t>
      </w:r>
      <w:r w:rsidRPr="00421814">
        <w:rPr>
          <w:rFonts w:ascii="Times New Roman" w:hAnsi="Times New Roman" w:cs="Times New Roman"/>
          <w:b/>
          <w:bCs/>
          <w:color w:val="auto"/>
          <w:sz w:val="28"/>
          <w:szCs w:val="24"/>
          <w:lang w:val="fr-FR"/>
        </w:rPr>
        <w:t>Ethereum</w:t>
      </w:r>
      <w:bookmarkEnd w:id="66"/>
    </w:p>
    <w:p w14:paraId="0990A14A" w14:textId="5BFEAA69" w:rsidR="009C7DF5" w:rsidRDefault="002938E9" w:rsidP="00BB7137">
      <w:pPr>
        <w:spacing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2322F0D3">
            <wp:simplePos x="0" y="0"/>
            <wp:positionH relativeFrom="column">
              <wp:posOffset>635</wp:posOffset>
            </wp:positionH>
            <wp:positionV relativeFrom="paragraph">
              <wp:posOffset>40912</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r w:rsidR="00E17695" w:rsidRPr="00D42ECF">
        <w:rPr>
          <w:rFonts w:ascii="Times New Roman" w:hAnsi="Times New Roman" w:cs="Times New Roman"/>
          <w:i/>
          <w:sz w:val="24"/>
          <w:szCs w:val="24"/>
          <w:lang w:val="fr-FR"/>
        </w:rPr>
        <w:t>Vitalik Buterin</w:t>
      </w:r>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r w:rsidR="00E17695" w:rsidRPr="00D42ECF">
        <w:rPr>
          <w:rFonts w:ascii="Times New Roman" w:hAnsi="Times New Roman" w:cs="Times New Roman"/>
          <w:i/>
          <w:sz w:val="24"/>
          <w:szCs w:val="24"/>
          <w:lang w:val="fr-FR"/>
        </w:rPr>
        <w:t>Buterin</w:t>
      </w:r>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 xml:space="preserve">d'autres applications que les </w:t>
      </w:r>
      <w:r w:rsidR="00E17695" w:rsidRPr="00E17695">
        <w:rPr>
          <w:rFonts w:ascii="Times New Roman" w:hAnsi="Times New Roman" w:cs="Times New Roman"/>
          <w:sz w:val="24"/>
          <w:szCs w:val="24"/>
          <w:lang w:val="fr-FR"/>
        </w:rPr>
        <w:lastRenderedPageBreak/>
        <w:t>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c8DEM2SX","properties":{"formattedCitation":"[52]","plainCitation":"[5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38E39365" w:rsidR="0050247A" w:rsidRPr="0050247A" w:rsidRDefault="002E048D" w:rsidP="001B7983">
      <w:pPr>
        <w:pStyle w:val="NormalWeb"/>
        <w:spacing w:before="0" w:beforeAutospacing="0" w:after="160" w:afterAutospacing="0"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6F014F">
        <w:rPr>
          <w:lang w:val="fr-FR"/>
        </w:rPr>
        <w:instrText xml:space="preserve"> ADDIN ZOTERO_ITEM CSL_CITATION {"citationID":"hovLxsig","properties":{"formattedCitation":"[19]","plainCitation":"[19]","noteIndex":0},"citationItems":[{"id":"31wc6gJl/vISdcdiu","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C2690C">
        <w:rPr>
          <w:lang w:val="fr-FR"/>
        </w:rPr>
        <w:fldChar w:fldCharType="begin"/>
      </w:r>
      <w:r w:rsidR="006F014F">
        <w:rPr>
          <w:lang w:val="fr-FR"/>
        </w:rPr>
        <w:instrText xml:space="preserve"> ADDIN ZOTERO_ITEM CSL_CITATION {"citationID":"mORa6tlF","properties":{"formattedCitation":"[44]","plainCitation":"[44]","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6F014F">
        <w:rPr>
          <w:noProof/>
          <w:lang w:val="fr-FR"/>
        </w:rPr>
        <w:t>[44]</w:t>
      </w:r>
      <w:r w:rsidR="00C2690C">
        <w:rPr>
          <w:lang w:val="fr-FR"/>
        </w:rPr>
        <w:fldChar w:fldCharType="end"/>
      </w:r>
      <w:r w:rsidR="006D239C">
        <w:rPr>
          <w:lang w:val="fr-FR"/>
        </w:rPr>
        <w:t>.</w:t>
      </w:r>
    </w:p>
    <w:p w14:paraId="6445D929" w14:textId="0899142B" w:rsidR="00596812" w:rsidRDefault="005E0DF3" w:rsidP="001B798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3WpGBoRh","properties":{"formattedCitation":"[52]","plainCitation":"[5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BTPdLKms","properties":{"formattedCitation":"[52]","plainCitation":"[5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2E6D3E74" w14:textId="77777777" w:rsidR="001B7983" w:rsidRDefault="001B7983" w:rsidP="00762C2D">
      <w:pPr>
        <w:spacing w:after="0" w:line="360" w:lineRule="auto"/>
        <w:jc w:val="both"/>
        <w:rPr>
          <w:rFonts w:ascii="Times New Roman" w:hAnsi="Times New Roman" w:cs="Times New Roman"/>
          <w:sz w:val="24"/>
          <w:szCs w:val="24"/>
          <w:lang w:val="fr-FR"/>
        </w:rPr>
      </w:pPr>
    </w:p>
    <w:p w14:paraId="66A8DD2C" w14:textId="77777777" w:rsidR="00094768" w:rsidRPr="00885D5D" w:rsidRDefault="005525D5" w:rsidP="006973D8">
      <w:pPr>
        <w:pStyle w:val="Titre2"/>
        <w:numPr>
          <w:ilvl w:val="1"/>
          <w:numId w:val="48"/>
        </w:numPr>
        <w:spacing w:before="120" w:after="120" w:line="360" w:lineRule="auto"/>
        <w:ind w:left="788" w:hanging="431"/>
        <w:jc w:val="both"/>
        <w:rPr>
          <w:rFonts w:ascii="Times New Roman" w:hAnsi="Times New Roman" w:cs="Times New Roman"/>
          <w:b/>
          <w:bCs/>
          <w:color w:val="auto"/>
          <w:sz w:val="28"/>
          <w:szCs w:val="24"/>
          <w:lang w:val="fr-FR"/>
        </w:rPr>
      </w:pPr>
      <w:bookmarkStart w:id="67" w:name="_Toc202084226"/>
      <w:r w:rsidRPr="00885D5D">
        <w:rPr>
          <w:rFonts w:ascii="Times New Roman" w:hAnsi="Times New Roman" w:cs="Times New Roman"/>
          <w:b/>
          <w:bCs/>
          <w:color w:val="auto"/>
          <w:sz w:val="28"/>
          <w:szCs w:val="24"/>
          <w:lang w:val="fr-FR"/>
        </w:rPr>
        <w:lastRenderedPageBreak/>
        <w:t>Architecture et fonctionnement d’Ethereum</w:t>
      </w:r>
      <w:bookmarkEnd w:id="67"/>
    </w:p>
    <w:p w14:paraId="7739D4AC" w14:textId="74C1CCFB" w:rsidR="00094768" w:rsidRDefault="006904C0" w:rsidP="000B5457">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3079A3" w:rsidRPr="006904C0">
        <w:rPr>
          <w:rFonts w:ascii="Times New Roman" w:hAnsi="Times New Roman" w:cs="Times New Roman"/>
          <w:sz w:val="24"/>
          <w:szCs w:val="24"/>
          <w:lang w:val="fr-FR"/>
        </w:rPr>
        <w:t>l’Ethereum</w:t>
      </w:r>
      <w:r w:rsidR="008300E2" w:rsidRPr="008F5F21">
        <w:rPr>
          <w:rFonts w:ascii="Times New Roman" w:hAnsi="Times New Roman" w:cs="Times New Roman"/>
          <w:sz w:val="24"/>
          <w:szCs w:val="24"/>
          <w:lang w:val="fr-FR"/>
        </w:rPr>
        <w:t xml:space="preserve"> Virtual Machine</w:t>
      </w:r>
      <w:r w:rsidR="000E291F" w:rsidRPr="000E291F">
        <w:rPr>
          <w:rFonts w:ascii="Times New Roman" w:hAnsi="Times New Roman" w:cs="Times New Roman"/>
          <w:sz w:val="24"/>
          <w:szCs w:val="24"/>
          <w:lang w:val="fr-FR"/>
        </w:rPr>
        <w:t xml:space="preserve"> </w:t>
      </w:r>
      <w:r w:rsidR="000E291F">
        <w:rPr>
          <w:rFonts w:ascii="Times New Roman" w:hAnsi="Times New Roman" w:cs="Times New Roman"/>
          <w:sz w:val="24"/>
          <w:szCs w:val="24"/>
          <w:lang w:val="fr-FR"/>
        </w:rPr>
        <w:t>(</w:t>
      </w:r>
      <w:r w:rsidR="000E291F" w:rsidRPr="006904C0">
        <w:rPr>
          <w:rFonts w:ascii="Times New Roman" w:hAnsi="Times New Roman" w:cs="Times New Roman"/>
          <w:sz w:val="24"/>
          <w:szCs w:val="24"/>
          <w:lang w:val="fr-FR"/>
        </w:rPr>
        <w:t>EVM</w:t>
      </w:r>
      <w:r w:rsidR="008300E2" w:rsidRPr="008F5F21">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BC3200">
        <w:rPr>
          <w:rFonts w:ascii="Times New Roman" w:hAnsi="Times New Roman" w:cs="Times New Roman"/>
          <w:sz w:val="24"/>
          <w:szCs w:val="24"/>
          <w:lang w:val="fr-FR"/>
        </w:rPr>
        <w:t>6</w:t>
      </w:r>
      <w:r w:rsidRPr="006904C0">
        <w:rPr>
          <w:rFonts w:ascii="Times New Roman" w:hAnsi="Times New Roman" w:cs="Times New Roman"/>
          <w:sz w:val="24"/>
          <w:szCs w:val="24"/>
          <w:lang w:val="fr-FR"/>
        </w:rPr>
        <w:t xml:space="preserve"> ci-dessous.</w:t>
      </w:r>
    </w:p>
    <w:p w14:paraId="00A0B5B6" w14:textId="77777777" w:rsidR="001A5D73" w:rsidRPr="00394AFE" w:rsidRDefault="001A5D73" w:rsidP="001A5D73">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B9379CA" wp14:editId="00FAF43F">
            <wp:extent cx="3902529" cy="1888364"/>
            <wp:effectExtent l="0" t="0" r="317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35873" cy="1904498"/>
                    </a:xfrm>
                    <a:prstGeom prst="rect">
                      <a:avLst/>
                    </a:prstGeom>
                  </pic:spPr>
                </pic:pic>
              </a:graphicData>
            </a:graphic>
          </wp:inline>
        </w:drawing>
      </w:r>
    </w:p>
    <w:p w14:paraId="3067B7E6" w14:textId="1ADDD1A1" w:rsidR="0074295F" w:rsidRPr="009A0A32" w:rsidRDefault="001A5D73" w:rsidP="001A5D73">
      <w:pPr>
        <w:pStyle w:val="Lgende"/>
        <w:jc w:val="center"/>
        <w:rPr>
          <w:rFonts w:ascii="Times New Roman" w:hAnsi="Times New Roman" w:cs="Times New Roman"/>
          <w:color w:val="auto"/>
          <w:sz w:val="24"/>
          <w:lang w:val="fr-FR"/>
        </w:rPr>
      </w:pPr>
      <w:bookmarkStart w:id="68" w:name="_Toc202083271"/>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E85540">
        <w:rPr>
          <w:rFonts w:ascii="Times New Roman" w:hAnsi="Times New Roman" w:cs="Times New Roman"/>
          <w:b/>
          <w:noProof/>
          <w:color w:val="auto"/>
          <w:sz w:val="24"/>
          <w:lang w:val="fr-FR"/>
        </w:rPr>
        <w:t>6</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6F014F">
        <w:rPr>
          <w:rFonts w:ascii="Times New Roman" w:hAnsi="Times New Roman" w:cs="Times New Roman"/>
          <w:color w:val="auto"/>
          <w:sz w:val="24"/>
          <w:lang w:val="fr-FR"/>
        </w:rPr>
        <w:instrText xml:space="preserve"> ADDIN ZOTERO_ITEM CSL_CITATION {"citationID":"zzkdJe7A","properties":{"formattedCitation":"[19]","plainCitation":"[19]","noteIndex":0},"citationItems":[{"id":"31wc6gJl/vISdcdiu","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68"/>
      <w:r w:rsidR="00C2690C">
        <w:rPr>
          <w:rFonts w:ascii="Times New Roman" w:hAnsi="Times New Roman" w:cs="Times New Roman"/>
          <w:color w:val="auto"/>
          <w:sz w:val="24"/>
          <w:lang w:val="fr-FR"/>
        </w:rPr>
        <w:fldChar w:fldCharType="end"/>
      </w:r>
    </w:p>
    <w:p w14:paraId="19896DA8" w14:textId="14FE71EF" w:rsidR="005A0517"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r w:rsidR="00D91A3F">
        <w:rPr>
          <w:rFonts w:ascii="Times New Roman" w:hAnsi="Times New Roman" w:cs="Times New Roman"/>
          <w:sz w:val="24"/>
          <w:szCs w:val="24"/>
          <w:lang w:val="fr-FR"/>
        </w:rPr>
        <w:t xml:space="preserve"> </w:t>
      </w:r>
      <w:r w:rsidR="002D4EBC">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xml:space="preserve"> </w:t>
      </w:r>
      <w:r w:rsidR="00C60334">
        <w:rPr>
          <w:rFonts w:ascii="Times New Roman" w:hAnsi="Times New Roman" w:cs="Times New Roman"/>
          <w:sz w:val="24"/>
          <w:szCs w:val="24"/>
          <w:lang w:val="fr-FR"/>
        </w:rPr>
        <w:t>ci-après.</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65011ED2"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Selon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kthb6sd9","properties":{"formattedCitation":"[44]","plainCitation":"[44]","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1E1BA9">
        <w:rPr>
          <w:rFonts w:ascii="Times New Roman" w:hAnsi="Times New Roman" w:cs="Times New Roman"/>
          <w:sz w:val="24"/>
          <w:szCs w:val="24"/>
          <w:lang w:val="fr-FR"/>
        </w:rPr>
        <w:t xml:space="preserve"> L’annexe 6</w:t>
      </w:r>
      <w:r w:rsidR="00B41305">
        <w:rPr>
          <w:rFonts w:ascii="Times New Roman" w:hAnsi="Times New Roman" w:cs="Times New Roman"/>
          <w:sz w:val="24"/>
          <w:szCs w:val="24"/>
          <w:lang w:val="fr-FR"/>
        </w:rPr>
        <w:t xml:space="preserve">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76FD2B90" w14:textId="63EF898C" w:rsidR="00710955" w:rsidRPr="0075569B" w:rsidRDefault="00157A01" w:rsidP="00B14FE0">
      <w:pPr>
        <w:spacing w:after="0"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697D311D" w14:textId="77777777" w:rsidR="00BB6F4F" w:rsidRPr="00C53EE5" w:rsidRDefault="00BB6F4F" w:rsidP="0054110C">
      <w:pPr>
        <w:pStyle w:val="Paragraphedeliste"/>
        <w:numPr>
          <w:ilvl w:val="0"/>
          <w:numId w:val="17"/>
        </w:numPr>
        <w:spacing w:before="120" w:after="120" w:line="360" w:lineRule="auto"/>
        <w:ind w:left="714" w:hanging="357"/>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52DC16E2" w14:textId="5F87FF29" w:rsidR="00AA0E48"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dAT8xS9B","properties":{"formattedCitation":"[47]","plainCitation":"[47]","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7]</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de garantir la transparence, la décentralisation et l</w:t>
      </w:r>
      <w:r w:rsidR="00962CE4">
        <w:rPr>
          <w:rFonts w:ascii="Times New Roman" w:hAnsi="Times New Roman" w:cs="Times New Roman"/>
          <w:sz w:val="24"/>
          <w:szCs w:val="24"/>
          <w:lang w:val="fr-FR"/>
        </w:rPr>
        <w:t xml:space="preserve">'immuabilité de la blockchain. </w:t>
      </w:r>
      <w:r w:rsidR="00F2149C" w:rsidRPr="00F2149C">
        <w:rPr>
          <w:rFonts w:ascii="Times New Roman" w:hAnsi="Times New Roman" w:cs="Times New Roman"/>
          <w:sz w:val="24"/>
          <w:szCs w:val="24"/>
          <w:lang w:val="fr-FR"/>
        </w:rPr>
        <w:t xml:space="preserve">En outre, l'EVM dispose d'une fonction de transition d'état formellement décrite dans </w:t>
      </w: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00F2149C"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00F2149C"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00F2149C" w:rsidRPr="00F2149C">
        <w:rPr>
          <w:rFonts w:ascii="Times New Roman" w:hAnsi="Times New Roman" w:cs="Times New Roman"/>
          <w:sz w:val="24"/>
          <w:szCs w:val="24"/>
          <w:lang w:val="fr-FR"/>
        </w:rPr>
        <w:t>, blockhash,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0570A304"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Gq2wo9l8","properties":{"formattedCitation":"[41]","plainCitation":"[41]","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C112F7">
        <w:rPr>
          <w:rFonts w:ascii="Times New Roman" w:hAnsi="Times New Roman" w:cs="Times New Roman"/>
          <w:sz w:val="24"/>
          <w:szCs w:val="24"/>
          <w:lang w:val="fr-FR"/>
        </w:rPr>
        <w:t>.</w:t>
      </w:r>
    </w:p>
    <w:p w14:paraId="7D1C88DD" w14:textId="22FB6393"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DRs3NIYc","properties":{"formattedCitation":"[41]","plainCitation":"[41]","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17BE742D" w14:textId="6F2B633D" w:rsidR="00AA0E48"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Quant au </w:t>
      </w:r>
      <w:r w:rsidR="00A34D80">
        <w:rPr>
          <w:rFonts w:ascii="Times New Roman" w:hAnsi="Times New Roman" w:cs="Times New Roman"/>
          <w:sz w:val="24"/>
          <w:szCs w:val="24"/>
          <w:lang w:val="fr-FR"/>
        </w:rPr>
        <w:t>CA</w:t>
      </w:r>
      <w:r>
        <w:rPr>
          <w:rFonts w:ascii="Times New Roman" w:hAnsi="Times New Roman" w:cs="Times New Roman"/>
          <w:sz w:val="24"/>
          <w:szCs w:val="24"/>
          <w:lang w:val="fr-FR"/>
        </w:rPr>
        <w: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LqCdfS9d","properties":{"formattedCitation":"[41]","plainCitation":"[41]","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r w:rsidR="007E4074">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Outre ces principales différences</w:t>
      </w:r>
      <w:r w:rsidR="00B006B2">
        <w:rPr>
          <w:rFonts w:ascii="Times New Roman" w:hAnsi="Times New Roman" w:cs="Times New Roman"/>
          <w:sz w:val="24"/>
          <w:szCs w:val="24"/>
          <w:lang w:val="fr-FR"/>
        </w:rPr>
        <w:t xml:space="preserve"> entre l’EOA et le CA</w:t>
      </w:r>
      <w:r w:rsidR="00F02EDC" w:rsidRPr="00F02EDC">
        <w:rPr>
          <w:rFonts w:ascii="Times New Roman" w:hAnsi="Times New Roman" w:cs="Times New Roman"/>
          <w:sz w:val="24"/>
          <w:szCs w:val="24"/>
          <w:lang w:val="fr-FR"/>
        </w:rPr>
        <w:t xml:space="preserve">, </w:t>
      </w:r>
      <w:r w:rsidR="00A21AF2">
        <w:rPr>
          <w:rFonts w:ascii="Times New Roman" w:hAnsi="Times New Roman" w:cs="Times New Roman"/>
          <w:sz w:val="24"/>
          <w:szCs w:val="24"/>
          <w:lang w:val="fr-FR"/>
        </w:rPr>
        <w:t xml:space="preserve">l’état de </w:t>
      </w:r>
      <w:r w:rsidR="00F02EDC" w:rsidRPr="00F02EDC">
        <w:rPr>
          <w:rFonts w:ascii="Times New Roman" w:hAnsi="Times New Roman" w:cs="Times New Roman"/>
          <w:sz w:val="24"/>
          <w:szCs w:val="24"/>
          <w:lang w:val="fr-FR"/>
        </w:rPr>
        <w:t>tout type de compte Ethereum est structuré en quatre (04) champs illus</w:t>
      </w:r>
      <w:r w:rsidR="00F02EDC">
        <w:rPr>
          <w:rFonts w:ascii="Times New Roman" w:hAnsi="Times New Roman" w:cs="Times New Roman"/>
          <w:sz w:val="24"/>
          <w:szCs w:val="24"/>
          <w:lang w:val="fr-FR"/>
        </w:rPr>
        <w:t xml:space="preserve">trés par la </w:t>
      </w:r>
      <w:r w:rsidR="002B3142">
        <w:rPr>
          <w:rFonts w:ascii="Times New Roman" w:hAnsi="Times New Roman" w:cs="Times New Roman"/>
          <w:sz w:val="24"/>
          <w:szCs w:val="24"/>
          <w:lang w:val="fr-FR"/>
        </w:rPr>
        <w:t>figure 7</w:t>
      </w:r>
      <w:r w:rsidR="00F02EDC">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Pr="001E31E4" w:rsidRDefault="006246E9" w:rsidP="00221B36">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FE9AF2A" wp14:editId="21966EBC">
            <wp:extent cx="2749550" cy="1331278"/>
            <wp:effectExtent l="0" t="0" r="0"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5280" cy="1382470"/>
                    </a:xfrm>
                    <a:prstGeom prst="rect">
                      <a:avLst/>
                    </a:prstGeom>
                  </pic:spPr>
                </pic:pic>
              </a:graphicData>
            </a:graphic>
          </wp:inline>
        </w:drawing>
      </w:r>
    </w:p>
    <w:p w14:paraId="224ED8E2" w14:textId="77550B22" w:rsidR="00F02EDC" w:rsidRPr="0021112F" w:rsidRDefault="00221B36" w:rsidP="00221B36">
      <w:pPr>
        <w:pStyle w:val="Lgende"/>
        <w:jc w:val="center"/>
        <w:rPr>
          <w:rFonts w:ascii="Times New Roman" w:hAnsi="Times New Roman" w:cs="Times New Roman"/>
          <w:color w:val="auto"/>
          <w:sz w:val="24"/>
          <w:lang w:val="fr-FR"/>
        </w:rPr>
      </w:pPr>
      <w:bookmarkStart w:id="69" w:name="_Toc202083272"/>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E85540">
        <w:rPr>
          <w:rFonts w:ascii="Times New Roman" w:hAnsi="Times New Roman" w:cs="Times New Roman"/>
          <w:b/>
          <w:noProof/>
          <w:color w:val="auto"/>
          <w:sz w:val="24"/>
          <w:lang w:val="fr-FR"/>
        </w:rPr>
        <w:t>7</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69"/>
    </w:p>
    <w:p w14:paraId="45E323E1" w14:textId="4AE1406F"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2E3115">
        <w:rPr>
          <w:rFonts w:ascii="Times New Roman" w:hAnsi="Times New Roman" w:cs="Times New Roman"/>
          <w:sz w:val="24"/>
          <w:szCs w:val="24"/>
          <w:lang w:val="fr-FR"/>
        </w:rPr>
        <w:t>par exemple l</w:t>
      </w:r>
      <w:r w:rsidR="004451B2">
        <w:rPr>
          <w:rFonts w:ascii="Times New Roman" w:hAnsi="Times New Roman" w:cs="Times New Roman"/>
          <w:sz w:val="24"/>
          <w:szCs w:val="24"/>
          <w:lang w:val="fr-FR"/>
        </w:rPr>
        <w:t xml:space="preserve">'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 xml:space="preserve">sous forme d'arbre de Merkle </w:t>
      </w:r>
      <w:r w:rsidR="005132BF" w:rsidRPr="005132BF">
        <w:rPr>
          <w:rFonts w:ascii="Times New Roman" w:hAnsi="Times New Roman" w:cs="Times New Roman"/>
          <w:sz w:val="24"/>
          <w:szCs w:val="24"/>
          <w:lang w:val="fr-FR"/>
        </w:rPr>
        <w:lastRenderedPageBreak/>
        <w:t>(</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E85540">
        <w:rPr>
          <w:rFonts w:ascii="Times New Roman" w:hAnsi="Times New Roman" w:cs="Times New Roman"/>
          <w:sz w:val="24"/>
          <w:szCs w:val="24"/>
          <w:lang w:val="fr-FR"/>
        </w:rPr>
        <w:t>III</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6C1ADF00"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Mlf9Ja33","properties":{"formattedCitation":"[42]","plainCitation":"[42]","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t>from</w:t>
      </w:r>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680A5A9E"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p>
    <w:p w14:paraId="56EB2D84" w14:textId="3BA385D4"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w:t>
      </w:r>
      <w:r w:rsidR="004D6D59">
        <w:rPr>
          <w:rFonts w:ascii="Times New Roman" w:hAnsi="Times New Roman" w:cs="Times New Roman"/>
          <w:sz w:val="24"/>
          <w:szCs w:val="24"/>
          <w:lang w:val="fr-FR"/>
        </w:rPr>
        <w:t>trer un diplôme universitaire).</w:t>
      </w:r>
    </w:p>
    <w:p w14:paraId="173E02D0" w14:textId="1839CAF4"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FVt74fye","properties":{"formattedCitation":"[51]","plainCitation":"[51]","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lastRenderedPageBreak/>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5DB8DB11"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8VVMreO1","properties":{"formattedCitation":"[39]","plainCitation":"[39]","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9]</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plusieurs autres champs). Le corps du bloc contient aussi plusieurs champs d'information tels que randao_reveal, eth1_data, attestations, voluntary</w:t>
      </w:r>
      <w:r w:rsidR="00B56DC8">
        <w:rPr>
          <w:rFonts w:ascii="Times New Roman" w:hAnsi="Times New Roman" w:cs="Times New Roman"/>
          <w:sz w:val="24"/>
          <w:szCs w:val="24"/>
          <w:lang w:val="fr-FR"/>
        </w:rPr>
        <w:t>_exits, execution_payload, etc.</w:t>
      </w:r>
    </w:p>
    <w:p w14:paraId="2A77ABD5" w14:textId="2D51A530"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tfcIrcoI","properties":{"formattedCitation":"[39]","plainCitation":"[39]","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71DFFECF"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NyNjtW5L","properties":{"formattedCitation":"[48]","plainCitation":"[48]","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w:t>
      </w:r>
      <w:r w:rsidR="00C53EE5" w:rsidRPr="005A0517">
        <w:rPr>
          <w:rFonts w:ascii="Times New Roman" w:hAnsi="Times New Roman" w:cs="Times New Roman"/>
          <w:sz w:val="24"/>
          <w:szCs w:val="24"/>
          <w:lang w:val="fr-FR"/>
        </w:rPr>
        <w:lastRenderedPageBreak/>
        <w:t>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0348AB7D" w:rsidR="005A0517" w:rsidRDefault="00766F9F"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out</w:t>
      </w:r>
      <w:r w:rsidR="005A0517" w:rsidRPr="005A0517">
        <w:rPr>
          <w:rFonts w:ascii="Times New Roman" w:hAnsi="Times New Roman" w:cs="Times New Roman"/>
          <w:sz w:val="24"/>
          <w:szCs w:val="24"/>
          <w:lang w:val="fr-FR"/>
        </w:rPr>
        <w:t xml:space="preserve">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20384547"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TVURSKD8","properties":{"formattedCitation":"[54]","plainCitation":"[54]","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1391AF36"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w:t>
      </w:r>
      <w:r w:rsidR="002F27D7">
        <w:rPr>
          <w:rFonts w:ascii="Times New Roman" w:hAnsi="Times New Roman" w:cs="Times New Roman"/>
          <w:sz w:val="24"/>
          <w:szCs w:val="24"/>
          <w:lang w:val="fr-FR"/>
        </w:rPr>
        <w:t xml:space="preserve">intégrant </w:t>
      </w:r>
      <w:r w:rsidR="00742005">
        <w:rPr>
          <w:rFonts w:ascii="Times New Roman" w:hAnsi="Times New Roman" w:cs="Times New Roman"/>
          <w:sz w:val="24"/>
          <w:szCs w:val="24"/>
          <w:lang w:val="fr-FR"/>
        </w:rPr>
        <w:t xml:space="preserve">au moins </w:t>
      </w:r>
      <w:r w:rsidR="002F27D7">
        <w:rPr>
          <w:rFonts w:ascii="Times New Roman" w:hAnsi="Times New Roman" w:cs="Times New Roman"/>
          <w:sz w:val="24"/>
          <w:szCs w:val="24"/>
          <w:lang w:val="fr-FR"/>
        </w:rPr>
        <w:t xml:space="preserve">un contrat </w:t>
      </w:r>
      <w:r w:rsidR="00452C3D" w:rsidRPr="00452C3D">
        <w:rPr>
          <w:rFonts w:ascii="Times New Roman" w:hAnsi="Times New Roman" w:cs="Times New Roman"/>
          <w:sz w:val="24"/>
          <w:szCs w:val="24"/>
          <w:lang w:val="fr-FR"/>
        </w:rPr>
        <w:t>dont le cod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qui</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s’</w:t>
      </w:r>
      <w:r w:rsidR="00E96C1A">
        <w:rPr>
          <w:rFonts w:ascii="Times New Roman" w:hAnsi="Times New Roman" w:cs="Times New Roman"/>
          <w:sz w:val="24"/>
          <w:szCs w:val="24"/>
          <w:lang w:val="fr-FR"/>
        </w:rPr>
        <w:t>exé</w:t>
      </w:r>
      <w:r w:rsidR="00452C3D" w:rsidRPr="00452C3D">
        <w:rPr>
          <w:rFonts w:ascii="Times New Roman" w:hAnsi="Times New Roman" w:cs="Times New Roman"/>
          <w:sz w:val="24"/>
          <w:szCs w:val="24"/>
          <w:lang w:val="fr-FR"/>
        </w:rPr>
        <w:t>cu</w:t>
      </w:r>
      <w:r w:rsidR="007B513E">
        <w:rPr>
          <w:rFonts w:ascii="Times New Roman" w:hAnsi="Times New Roman" w:cs="Times New Roman"/>
          <w:sz w:val="24"/>
          <w:szCs w:val="24"/>
          <w:lang w:val="fr-FR"/>
        </w:rPr>
        <w:t>te</w:t>
      </w:r>
      <w:r w:rsidR="00E96C1A">
        <w:rPr>
          <w:rFonts w:ascii="Times New Roman" w:hAnsi="Times New Roman" w:cs="Times New Roman"/>
          <w:sz w:val="24"/>
          <w:szCs w:val="24"/>
          <w:lang w:val="fr-FR"/>
        </w:rPr>
        <w:t xml:space="preserve"> sur des serveurs centralisés</w:t>
      </w:r>
      <w:r w:rsidR="0087440D">
        <w:rPr>
          <w:rFonts w:ascii="Times New Roman" w:hAnsi="Times New Roman" w:cs="Times New Roman"/>
          <w:sz w:val="24"/>
          <w:szCs w:val="24"/>
          <w:lang w:val="fr-FR"/>
        </w:rPr>
        <w:t xml:space="preserve">. </w:t>
      </w:r>
      <w:r w:rsidR="00F3318C">
        <w:rPr>
          <w:rFonts w:ascii="Times New Roman" w:hAnsi="Times New Roman" w:cs="Times New Roman"/>
          <w:sz w:val="24"/>
          <w:szCs w:val="24"/>
          <w:lang w:val="fr-FR"/>
        </w:rPr>
        <w:t>Les DApp</w:t>
      </w:r>
      <w:r w:rsidR="00864135">
        <w:rPr>
          <w:rFonts w:ascii="Times New Roman" w:hAnsi="Times New Roman" w:cs="Times New Roman"/>
          <w:sz w:val="24"/>
          <w:szCs w:val="24"/>
          <w:lang w:val="fr-FR"/>
        </w:rPr>
        <w:t>s</w:t>
      </w:r>
      <w:r w:rsidR="00F3318C">
        <w:rPr>
          <w:rFonts w:ascii="Times New Roman" w:hAnsi="Times New Roman" w:cs="Times New Roman"/>
          <w:sz w:val="24"/>
          <w:szCs w:val="24"/>
          <w:lang w:val="fr-FR"/>
        </w:rPr>
        <w:t xml:space="preserve"> sont</w:t>
      </w:r>
      <w:r w:rsidR="00452C3D" w:rsidRPr="00452C3D">
        <w:rPr>
          <w:rFonts w:ascii="Times New Roman" w:hAnsi="Times New Roman" w:cs="Times New Roman"/>
          <w:sz w:val="24"/>
          <w:szCs w:val="24"/>
          <w:lang w:val="fr-FR"/>
        </w:rPr>
        <w:t xml:space="preserve">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x5uhI3U3","properties":{"formattedCitation":"[38]","plainCitation":"[38]","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3B65B759" w14:textId="02ECF7A6" w:rsidR="000D740C" w:rsidRDefault="007853A0" w:rsidP="00B4564B">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r w:rsidR="00AD2047">
        <w:rPr>
          <w:rFonts w:ascii="Times New Roman" w:hAnsi="Times New Roman" w:cs="Times New Roman"/>
          <w:sz w:val="24"/>
          <w:szCs w:val="24"/>
          <w:lang w:val="fr-FR"/>
        </w:rPr>
        <w:t xml:space="preserve"> </w:t>
      </w:r>
      <w:r w:rsidR="000D740C">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BF2D74" w14:textId="387FB47F" w:rsidR="00CA6749" w:rsidRPr="00A17649" w:rsidRDefault="00580D19" w:rsidP="0016538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70" w:name="_Toc184475257"/>
      <w:bookmarkStart w:id="71" w:name="_Toc202084227"/>
      <w:bookmarkStart w:id="72" w:name="_Toc20208430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73" w:name="_Toc184474880"/>
      <w:bookmarkStart w:id="74" w:name="_Toc184475063"/>
      <w:bookmarkStart w:id="75" w:name="_Toc184475258"/>
      <w:bookmarkStart w:id="76" w:name="_Toc184474881"/>
      <w:bookmarkStart w:id="77" w:name="_Toc184475064"/>
      <w:bookmarkStart w:id="78" w:name="_Toc184475259"/>
      <w:bookmarkStart w:id="79" w:name="_Toc184474882"/>
      <w:bookmarkStart w:id="80" w:name="_Toc184475065"/>
      <w:bookmarkStart w:id="81" w:name="_Toc184475260"/>
      <w:bookmarkEnd w:id="70"/>
      <w:bookmarkEnd w:id="73"/>
      <w:bookmarkEnd w:id="74"/>
      <w:bookmarkEnd w:id="75"/>
      <w:bookmarkEnd w:id="76"/>
      <w:bookmarkEnd w:id="77"/>
      <w:bookmarkEnd w:id="78"/>
      <w:bookmarkEnd w:id="79"/>
      <w:bookmarkEnd w:id="80"/>
      <w:bookmarkEnd w:id="81"/>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71"/>
      <w:bookmarkEnd w:id="72"/>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44DA5E1C"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F8382E">
        <w:rPr>
          <w:rFonts w:ascii="Times New Roman" w:hAnsi="Times New Roman" w:cs="Times New Roman"/>
          <w:sz w:val="24"/>
          <w:szCs w:val="24"/>
          <w:lang w:val="fr-FR"/>
        </w:rPr>
        <w:t xml:space="preserve"> et des travaux existants </w:t>
      </w:r>
      <w:r w:rsidR="00D55C90">
        <w:rPr>
          <w:rFonts w:ascii="Times New Roman" w:hAnsi="Times New Roman" w:cs="Times New Roman"/>
          <w:sz w:val="24"/>
          <w:szCs w:val="24"/>
          <w:lang w:val="fr-FR"/>
        </w:rPr>
        <w:t>en matière d</w:t>
      </w:r>
      <w:r w:rsidR="00F8382E">
        <w:rPr>
          <w:rFonts w:ascii="Times New Roman" w:hAnsi="Times New Roman" w:cs="Times New Roman"/>
          <w:sz w:val="24"/>
          <w:szCs w:val="24"/>
          <w:lang w:val="fr-FR"/>
        </w:rPr>
        <w:t>’authentification des documents avec la blockchain</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w:t>
      </w:r>
      <w:r w:rsidR="00F8382E">
        <w:rPr>
          <w:rFonts w:ascii="Times New Roman" w:hAnsi="Times New Roman" w:cs="Times New Roman"/>
          <w:sz w:val="24"/>
          <w:szCs w:val="24"/>
          <w:lang w:val="fr-FR"/>
        </w:rPr>
        <w:t>assorti</w:t>
      </w:r>
      <w:r w:rsidR="002C6D8B">
        <w:rPr>
          <w:rFonts w:ascii="Times New Roman" w:hAnsi="Times New Roman" w:cs="Times New Roman"/>
          <w:sz w:val="24"/>
          <w:szCs w:val="24"/>
          <w:lang w:val="fr-FR"/>
        </w:rPr>
        <w:t>e</w:t>
      </w:r>
      <w:r w:rsidR="00F8382E">
        <w:rPr>
          <w:rFonts w:ascii="Times New Roman" w:hAnsi="Times New Roman" w:cs="Times New Roman"/>
          <w:sz w:val="24"/>
          <w:szCs w:val="24"/>
          <w:lang w:val="fr-FR"/>
        </w:rPr>
        <w:t xml:space="preserve"> d’un positionnement afin d’aborder l’approche</w:t>
      </w:r>
      <w:r w:rsidR="00C3213C">
        <w:rPr>
          <w:rFonts w:ascii="Times New Roman" w:hAnsi="Times New Roman" w:cs="Times New Roman"/>
          <w:sz w:val="24"/>
          <w:szCs w:val="24"/>
          <w:lang w:val="fr-FR"/>
        </w:rPr>
        <w:t>.</w:t>
      </w:r>
    </w:p>
    <w:p w14:paraId="18A29B61" w14:textId="77777777" w:rsidR="00EA63C2" w:rsidRPr="00457C81" w:rsidRDefault="00EA63C2" w:rsidP="00225747">
      <w:pPr>
        <w:spacing w:after="0" w:line="360" w:lineRule="auto"/>
        <w:jc w:val="both"/>
        <w:rPr>
          <w:rFonts w:ascii="Times New Roman" w:hAnsi="Times New Roman" w:cs="Times New Roman"/>
          <w:sz w:val="24"/>
          <w:szCs w:val="24"/>
          <w:lang w:val="fr-FR"/>
        </w:rPr>
      </w:pPr>
    </w:p>
    <w:p w14:paraId="00F8E0A4" w14:textId="77777777" w:rsidR="00E373C2" w:rsidRPr="00225747" w:rsidRDefault="00E373C2" w:rsidP="00682BC8">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2" w:name="_Toc184475261"/>
      <w:bookmarkStart w:id="83" w:name="_Toc202084228"/>
      <w:bookmarkStart w:id="84" w:name="_Toc202084305"/>
      <w:r w:rsidRPr="00225747">
        <w:rPr>
          <w:rFonts w:ascii="Times New Roman" w:hAnsi="Times New Roman" w:cs="Times New Roman"/>
          <w:b/>
          <w:bCs/>
          <w:color w:val="auto"/>
          <w:sz w:val="28"/>
          <w:szCs w:val="24"/>
          <w:lang w:val="fr-FR"/>
        </w:rPr>
        <w:t>Authentification de documents</w:t>
      </w:r>
      <w:bookmarkEnd w:id="83"/>
      <w:bookmarkEnd w:id="84"/>
    </w:p>
    <w:p w14:paraId="66CE9ECF" w14:textId="4B149BB7" w:rsidR="000B2A33" w:rsidRDefault="002E6956" w:rsidP="00AF333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6419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641995">
      <w:pPr>
        <w:pStyle w:val="NormalWeb"/>
        <w:spacing w:before="0" w:beforeAutospacing="0" w:after="160" w:afterAutospacing="0"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1924F4">
      <w:pPr>
        <w:spacing w:after="0" w:line="360" w:lineRule="auto"/>
        <w:jc w:val="both"/>
        <w:rPr>
          <w:rFonts w:ascii="Times New Roman" w:hAnsi="Times New Roman" w:cs="Times New Roman"/>
          <w:sz w:val="24"/>
          <w:szCs w:val="24"/>
          <w:lang w:val="fr-FR"/>
        </w:rPr>
      </w:pPr>
    </w:p>
    <w:p w14:paraId="5C995CC4" w14:textId="77777777" w:rsidR="00E373C2" w:rsidRPr="001924F4" w:rsidRDefault="00E373C2" w:rsidP="00B24E97">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5" w:name="_Ref197855209"/>
      <w:bookmarkStart w:id="86" w:name="_Toc202084229"/>
      <w:bookmarkStart w:id="87" w:name="_Toc202084306"/>
      <w:r w:rsidRPr="001924F4">
        <w:rPr>
          <w:rFonts w:ascii="Times New Roman" w:hAnsi="Times New Roman" w:cs="Times New Roman"/>
          <w:b/>
          <w:bCs/>
          <w:color w:val="auto"/>
          <w:sz w:val="28"/>
          <w:szCs w:val="24"/>
          <w:lang w:val="fr-FR"/>
        </w:rPr>
        <w:t>Méthodes d’authentification de documents</w:t>
      </w:r>
      <w:bookmarkEnd w:id="85"/>
      <w:bookmarkEnd w:id="86"/>
      <w:bookmarkEnd w:id="87"/>
    </w:p>
    <w:p w14:paraId="0288C112" w14:textId="747C7CC3" w:rsidR="00304138" w:rsidRDefault="00FA0C2B" w:rsidP="0000008E">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0CE9436C"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6F014F">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6F014F">
        <w:rPr>
          <w:rFonts w:ascii="Times New Roman" w:eastAsia="Times New Roman" w:hAnsi="Times New Roman" w:cs="Times New Roman"/>
          <w:noProof/>
          <w:sz w:val="24"/>
          <w:szCs w:val="24"/>
          <w:lang w:val="fr-FR"/>
        </w:rPr>
        <w:t>[45]</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6F014F">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archive_location":"Toutes les régions","language":"fr","note":"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lastRenderedPageBreak/>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6E790544"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6F014F">
        <w:rPr>
          <w:rFonts w:ascii="Times New Roman" w:eastAsia="Times New Roman" w:hAnsi="Times New Roman" w:cs="Times New Roman"/>
          <w:sz w:val="24"/>
          <w:szCs w:val="24"/>
          <w:lang w:val="fr-FR"/>
        </w:rPr>
        <w:instrText xml:space="preserve"> ADDIN ZOTERO_ITEM CSL_CITATION {"citationID":"C5y24Rfh","properties":{"formattedCitation":"[35]","plainCitation":"[35]","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6F014F">
        <w:rPr>
          <w:rFonts w:ascii="Times New Roman" w:eastAsia="Times New Roman" w:hAnsi="Times New Roman" w:cs="Times New Roman"/>
          <w:noProof/>
          <w:sz w:val="24"/>
          <w:szCs w:val="24"/>
          <w:lang w:val="fr-FR"/>
        </w:rPr>
        <w:t>[35]</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lastRenderedPageBreak/>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7574BE66"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6F014F">
        <w:rPr>
          <w:lang w:val="fr-FR"/>
        </w:rPr>
        <w:instrText xml:space="preserve"> ADDIN ZOTERO_ITEM CSL_CITATION {"citationID":"tzdsUg9M","properties":{"formattedCitation":"[34]","plainCitation":"[34]","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6F014F">
        <w:rPr>
          <w:noProof/>
          <w:lang w:val="fr-FR"/>
        </w:rPr>
        <w:t>[34]</w:t>
      </w:r>
      <w:r w:rsidR="00C2690C">
        <w:rPr>
          <w:lang w:val="fr-FR"/>
        </w:rPr>
        <w:fldChar w:fldCharType="end"/>
      </w:r>
      <w:r w:rsidRPr="000812CD">
        <w:rPr>
          <w:lang w:val="fr-FR"/>
        </w:rPr>
        <w:t xml:space="preserve">. </w:t>
      </w:r>
    </w:p>
    <w:p w14:paraId="20DFDF24" w14:textId="2F6C753E"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6F014F">
        <w:rPr>
          <w:lang w:val="fr-FR"/>
        </w:rPr>
        <w:instrText xml:space="preserve"> ADDIN ZOTERO_ITEM CSL_CITATION {"citationID":"cMnbjZoh","properties":{"formattedCitation":"[30]","plainCitation":"[30]","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6F014F">
        <w:rPr>
          <w:noProof/>
          <w:lang w:val="fr-FR"/>
        </w:rPr>
        <w:t>[30]</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lastRenderedPageBreak/>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Merkle, le cadre compare cette racine </w:t>
      </w:r>
      <w:r w:rsidRPr="00596049">
        <w:rPr>
          <w:rFonts w:ascii="inherit" w:hAnsi="inherit"/>
          <w:color w:val="1F1F1F"/>
          <w:sz w:val="24"/>
          <w:szCs w:val="24"/>
          <w:lang w:val="fr-FR"/>
        </w:rPr>
        <w:lastRenderedPageBreak/>
        <w:t>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2BF2A8BA"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arx539Hz","properties":{"formattedCitation":"[55]","plainCitation":"[55]","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14:paraId="65E73A57" w14:textId="5BAC3136"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77E8C07A" w14:textId="77777777" w:rsidR="00EF43A2" w:rsidRDefault="00EF43A2" w:rsidP="00EF43A2">
      <w:pPr>
        <w:spacing w:after="0" w:line="360" w:lineRule="auto"/>
        <w:jc w:val="both"/>
        <w:rPr>
          <w:rFonts w:ascii="Times New Roman" w:hAnsi="Times New Roman" w:cs="Times New Roman"/>
          <w:sz w:val="24"/>
          <w:szCs w:val="24"/>
          <w:lang w:val="fr-FR"/>
        </w:rPr>
      </w:pPr>
    </w:p>
    <w:p w14:paraId="12F03FAC" w14:textId="352B9C45" w:rsidR="006665C9" w:rsidRPr="00EF43A2" w:rsidRDefault="006665C9" w:rsidP="00C738ED">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8" w:name="_Toc202084230"/>
      <w:bookmarkStart w:id="89" w:name="_Toc202084307"/>
      <w:r w:rsidRPr="00EF43A2">
        <w:rPr>
          <w:rFonts w:ascii="Times New Roman" w:hAnsi="Times New Roman" w:cs="Times New Roman"/>
          <w:b/>
          <w:bCs/>
          <w:color w:val="auto"/>
          <w:sz w:val="28"/>
          <w:szCs w:val="24"/>
          <w:lang w:val="fr-FR"/>
        </w:rPr>
        <w:t>Discussion des méthodes existantes</w:t>
      </w:r>
      <w:bookmarkEnd w:id="88"/>
      <w:bookmarkEnd w:id="89"/>
    </w:p>
    <w:p w14:paraId="72B5F7C4" w14:textId="4A09B3F7" w:rsidR="00AC349F" w:rsidRPr="00C82CB2" w:rsidRDefault="001F56F5" w:rsidP="0070235F">
      <w:pPr>
        <w:spacing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32C2242A" w:rsidR="005B4152" w:rsidRPr="00F049CA" w:rsidRDefault="005B4152" w:rsidP="00F049CA">
      <w:pPr>
        <w:pStyle w:val="Lgende"/>
        <w:keepNext/>
        <w:jc w:val="center"/>
        <w:rPr>
          <w:rFonts w:ascii="Times New Roman" w:hAnsi="Times New Roman" w:cs="Times New Roman"/>
          <w:color w:val="auto"/>
          <w:sz w:val="24"/>
          <w:lang w:val="fr-FR"/>
        </w:rPr>
      </w:pPr>
      <w:bookmarkStart w:id="90" w:name="_Toc202083286"/>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90"/>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07078D"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07078D"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07078D"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07078D"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07078D"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14:paraId="362AD75E" w14:textId="1EE8A35A" w:rsidR="00AD7F78" w:rsidRPr="00EE1475" w:rsidRDefault="004E0ACC" w:rsidP="00C13D8B">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7A2FBE49" w:rsidR="002E541E" w:rsidRDefault="002E541E" w:rsidP="00C13D8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r w:rsidRPr="00596049">
        <w:rPr>
          <w:rFonts w:ascii="Times New Roman" w:hAnsi="Times New Roman" w:cs="Times New Roman"/>
          <w:i/>
          <w:sz w:val="24"/>
          <w:szCs w:val="24"/>
          <w:lang w:val="fr-FR"/>
        </w:rPr>
        <w:t>Isyak Meirobi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C13D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w:t>
      </w:r>
      <w:r>
        <w:rPr>
          <w:rFonts w:ascii="Times New Roman" w:hAnsi="Times New Roman" w:cs="Times New Roman"/>
          <w:sz w:val="24"/>
          <w:szCs w:val="24"/>
          <w:lang w:val="fr-FR"/>
        </w:rPr>
        <w:lastRenderedPageBreak/>
        <w:t xml:space="preserve">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74D7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25327AFF" w:rsidR="009666F3" w:rsidRPr="00657651" w:rsidRDefault="002E541E" w:rsidP="00274D7B">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F86BB9">
        <w:rPr>
          <w:rFonts w:ascii="Times New Roman" w:hAnsi="Times New Roman" w:cs="Times New Roman"/>
          <w:sz w:val="24"/>
          <w:szCs w:val="24"/>
          <w:lang w:val="fr-FR"/>
        </w:rPr>
        <w:t xml:space="preserve">en tout état de cause,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B12520">
      <w:pPr>
        <w:spacing w:after="0"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0C8ED9AE"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w:t>
      </w:r>
      <w:r w:rsidR="00BF3A68">
        <w:rPr>
          <w:rFonts w:ascii="Times New Roman" w:hAnsi="Times New Roman" w:cs="Times New Roman"/>
          <w:sz w:val="24"/>
          <w:szCs w:val="24"/>
          <w:lang w:val="fr-FR"/>
        </w:rPr>
        <w:t xml:space="preserve">ntiel de la blockchain Ethereum, notamment </w:t>
      </w:r>
      <w:r w:rsidR="00680AA9">
        <w:rPr>
          <w:rFonts w:ascii="Times New Roman" w:hAnsi="Times New Roman" w:cs="Times New Roman"/>
          <w:sz w:val="24"/>
          <w:szCs w:val="24"/>
          <w:lang w:val="fr-FR"/>
        </w:rPr>
        <w:t>son protocole de consensus (PoS)</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la possibilité de vérifier l’authenticité de documents 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837CC7" w:rsidRDefault="0058277A" w:rsidP="007A6CCB">
      <w:pPr>
        <w:pStyle w:val="NormalWeb"/>
        <w:spacing w:before="0" w:beforeAutospacing="0" w:after="240" w:afterAutospacing="0" w:line="360" w:lineRule="auto"/>
        <w:jc w:val="both"/>
        <w:rPr>
          <w:sz w:val="28"/>
          <w:lang w:val="fr-FR"/>
        </w:rPr>
      </w:pPr>
      <m:oMathPara>
        <m:oMathParaPr>
          <m:jc m:val="center"/>
        </m:oMathParaPr>
        <m:oMath>
          <m:r>
            <m:rPr>
              <m:sty m:val="bi"/>
            </m:rPr>
            <w:rPr>
              <w:rFonts w:ascii="Cambria Math" w:hAnsi="Cambria Math"/>
              <w:sz w:val="28"/>
              <w:lang w:val="fr-FR"/>
            </w:rPr>
            <m:t>Authenticité</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cr m:val="script"/>
              <m:sty m:val="bi"/>
            </m:rPr>
            <w:rPr>
              <w:rFonts w:ascii="Cambria Math" w:hAnsi="Cambria Math"/>
              <w:sz w:val="28"/>
              <w:lang w:val="fr-FR"/>
            </w:rPr>
            <m:t>A</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ty m:val="bi"/>
            </m:rPr>
            <w:rPr>
              <w:rFonts w:ascii="Cambria Math" w:hAnsi="Cambria Math"/>
              <w:sz w:val="28"/>
              <w:lang w:val="fr-FR"/>
            </w:rPr>
            <m:t>Vrai</m:t>
          </m:r>
          <m:r>
            <w:rPr>
              <w:rFonts w:ascii="Cambria Math" w:hAnsi="Cambria Math"/>
              <w:sz w:val="28"/>
              <w:lang w:val="fr-FR"/>
            </w:rPr>
            <m:t xml:space="preserve">  et  </m:t>
          </m:r>
          <m:r>
            <m:rPr>
              <m:scr m:val="script"/>
              <m:sty m:val="bi"/>
            </m:rPr>
            <w:rPr>
              <w:rFonts w:ascii="Cambria Math" w:hAnsi="Cambria Math"/>
              <w:sz w:val="28"/>
              <w:lang w:val="fr-FR"/>
            </w:rPr>
            <m:t>R</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d>
            <m:dPr>
              <m:ctrlPr>
                <w:rPr>
                  <w:rFonts w:ascii="Cambria Math" w:hAnsi="Cambria Math"/>
                  <w:b/>
                  <w:i/>
                  <w:sz w:val="28"/>
                  <w:lang w:val="fr-FR"/>
                </w:rPr>
              </m:ctrlPr>
            </m:dPr>
            <m:e>
              <m:r>
                <m:rPr>
                  <m:sty m:val="bi"/>
                </m:rPr>
                <w:rPr>
                  <w:rFonts w:ascii="Cambria Math" w:hAnsi="Cambria Math"/>
                  <w:sz w:val="28"/>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6E2BA7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Pour les besoins d’expérimentations, nous choisissons le Communiqué officiel comme type de document administratif. </w:t>
      </w:r>
      <w:r w:rsidR="007910CE">
        <w:rPr>
          <w:rFonts w:ascii="Times New Roman" w:hAnsi="Times New Roman" w:cs="Times New Roman"/>
          <w:sz w:val="24"/>
          <w:szCs w:val="24"/>
          <w:lang w:val="fr-FR"/>
        </w:rPr>
        <w:t xml:space="preserve">Ce choix </w:t>
      </w:r>
      <w:r w:rsidR="007205C0">
        <w:rPr>
          <w:rFonts w:ascii="Times New Roman" w:hAnsi="Times New Roman" w:cs="Times New Roman"/>
          <w:sz w:val="24"/>
          <w:szCs w:val="24"/>
          <w:lang w:val="fr-FR"/>
        </w:rPr>
        <w:t>découle</w:t>
      </w:r>
      <w:r w:rsidR="007910CE">
        <w:rPr>
          <w:rFonts w:ascii="Times New Roman" w:hAnsi="Times New Roman" w:cs="Times New Roman"/>
          <w:sz w:val="24"/>
          <w:szCs w:val="24"/>
          <w:lang w:val="fr-FR"/>
        </w:rPr>
        <w:t xml:space="preserve"> du fait qu’e</w:t>
      </w:r>
      <w:r w:rsidR="00456383">
        <w:rPr>
          <w:rFonts w:ascii="Times New Roman" w:hAnsi="Times New Roman" w:cs="Times New Roman"/>
          <w:sz w:val="24"/>
          <w:szCs w:val="24"/>
          <w:lang w:val="fr-FR"/>
        </w:rPr>
        <w:t>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e type de document est relativement plus orienté 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82"/>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0CEBE4C" w14:textId="0DA785FA" w:rsidR="00163732" w:rsidRPr="003E36E3" w:rsidRDefault="00457C81" w:rsidP="001756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91" w:name="_Toc184475264"/>
      <w:bookmarkStart w:id="92" w:name="_Toc202084231"/>
      <w:bookmarkStart w:id="93" w:name="_Toc202084308"/>
      <w:r w:rsidRPr="00310AFE">
        <w:rPr>
          <w:rFonts w:ascii="Times New Roman" w:eastAsiaTheme="majorEastAsia" w:hAnsi="Times New Roman" w:cs="Times New Roman"/>
          <w:b/>
          <w:sz w:val="24"/>
          <w:szCs w:val="24"/>
          <w:lang w:val="fr-FR"/>
        </w:rPr>
        <w:lastRenderedPageBreak/>
        <w:t>CHAPITRE 4 : APPROCHE</w:t>
      </w:r>
      <w:bookmarkEnd w:id="91"/>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92"/>
      <w:bookmarkEnd w:id="93"/>
    </w:p>
    <w:p w14:paraId="593954D7" w14:textId="25899069"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 xml:space="preserve">nous présentons d’abord la méthodologie de réalisation </w:t>
      </w:r>
      <w:r w:rsidR="005401D4">
        <w:rPr>
          <w:rFonts w:ascii="Times New Roman" w:hAnsi="Times New Roman" w:cs="Times New Roman"/>
          <w:sz w:val="24"/>
          <w:szCs w:val="24"/>
          <w:lang w:val="fr-FR"/>
        </w:rPr>
        <w:t>de la</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5401D4">
      <w:pPr>
        <w:spacing w:after="0" w:line="360" w:lineRule="auto"/>
        <w:jc w:val="both"/>
        <w:rPr>
          <w:rFonts w:ascii="Times New Roman" w:hAnsi="Times New Roman" w:cs="Times New Roman"/>
          <w:sz w:val="24"/>
          <w:szCs w:val="24"/>
          <w:lang w:val="fr-FR"/>
        </w:rPr>
      </w:pPr>
    </w:p>
    <w:p w14:paraId="07789067" w14:textId="53E1E9A9" w:rsidR="00457C81" w:rsidRPr="00BF7AEE" w:rsidRDefault="00106C01" w:rsidP="00487D14">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4" w:name="_Toc202084232"/>
      <w:bookmarkStart w:id="95" w:name="_Toc202084309"/>
      <w:r w:rsidRPr="00BF7AEE">
        <w:rPr>
          <w:rFonts w:ascii="Times New Roman" w:hAnsi="Times New Roman" w:cs="Times New Roman"/>
          <w:b/>
          <w:color w:val="auto"/>
          <w:sz w:val="28"/>
          <w:lang w:val="fr-FR"/>
        </w:rPr>
        <w:t>Méthodologie de réalisation de la DApp</w:t>
      </w:r>
      <w:bookmarkEnd w:id="94"/>
      <w:bookmarkEnd w:id="95"/>
    </w:p>
    <w:p w14:paraId="3D24D5BB" w14:textId="66E27299" w:rsidR="00EC2203" w:rsidRDefault="005C021A" w:rsidP="007D4B98">
      <w:pPr>
        <w:spacing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A551AA">
        <w:rPr>
          <w:rFonts w:ascii="Times New Roman" w:hAnsi="Times New Roman" w:cs="Times New Roman"/>
          <w:sz w:val="24"/>
          <w:szCs w:val="24"/>
          <w:lang w:val="fr-FR"/>
        </w:rPr>
        <w:t>figure</w:t>
      </w:r>
      <w:r w:rsidR="00627894">
        <w:rPr>
          <w:rFonts w:ascii="Times New Roman" w:hAnsi="Times New Roman" w:cs="Times New Roman"/>
          <w:sz w:val="24"/>
          <w:szCs w:val="24"/>
          <w:lang w:val="fr-FR"/>
        </w:rPr>
        <w:t xml:space="preserve"> 8</w:t>
      </w:r>
      <w:r w:rsidR="00115072" w:rsidRPr="00A551AA">
        <w:rPr>
          <w:rFonts w:ascii="Times New Roman" w:hAnsi="Times New Roman" w:cs="Times New Roman"/>
          <w:sz w:val="24"/>
          <w:szCs w:val="24"/>
          <w:lang w:val="fr-FR"/>
        </w:rPr>
        <w:t xml:space="preserve"> ci-dessous.</w:t>
      </w:r>
    </w:p>
    <w:p w14:paraId="7EE05A77" w14:textId="77777777" w:rsidR="00542E57" w:rsidRPr="00FA7016" w:rsidRDefault="00EC2203" w:rsidP="00542E57">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E70FF24" wp14:editId="34CA8A06">
            <wp:extent cx="6142892" cy="2678430"/>
            <wp:effectExtent l="19050" t="19050" r="10795"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0">
                      <a:extLst>
                        <a:ext uri="{28A0092B-C50C-407E-A947-70E740481C1C}">
                          <a14:useLocalDpi xmlns:a14="http://schemas.microsoft.com/office/drawing/2010/main" val="0"/>
                        </a:ext>
                      </a:extLst>
                    </a:blip>
                    <a:stretch>
                      <a:fillRect/>
                    </a:stretch>
                  </pic:blipFill>
                  <pic:spPr>
                    <a:xfrm>
                      <a:off x="0" y="0"/>
                      <a:ext cx="6164588" cy="2687890"/>
                    </a:xfrm>
                    <a:prstGeom prst="rect">
                      <a:avLst/>
                    </a:prstGeom>
                    <a:ln w="3175">
                      <a:solidFill>
                        <a:schemeClr val="tx1"/>
                      </a:solidFill>
                    </a:ln>
                  </pic:spPr>
                </pic:pic>
              </a:graphicData>
            </a:graphic>
          </wp:inline>
        </w:drawing>
      </w:r>
    </w:p>
    <w:p w14:paraId="53635A43" w14:textId="01EADEC7" w:rsidR="00EC2203" w:rsidRPr="009919F1" w:rsidRDefault="00542E57" w:rsidP="00542E57">
      <w:pPr>
        <w:pStyle w:val="Lgende"/>
        <w:jc w:val="center"/>
        <w:rPr>
          <w:rFonts w:ascii="Times New Roman" w:hAnsi="Times New Roman" w:cs="Times New Roman"/>
          <w:color w:val="auto"/>
          <w:sz w:val="36"/>
          <w:szCs w:val="24"/>
          <w:lang w:val="fr-FR"/>
        </w:rPr>
      </w:pPr>
      <w:bookmarkStart w:id="96" w:name="_Toc202083273"/>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8</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bookmarkEnd w:id="96"/>
    </w:p>
    <w:p w14:paraId="67B5953A" w14:textId="56F1F154" w:rsidR="00E332C7" w:rsidRDefault="00791839" w:rsidP="0079183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1C7EC04"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implémentation requises.</w:t>
      </w:r>
    </w:p>
    <w:p w14:paraId="339372A8" w14:textId="6AF64F6C"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r w:rsidRPr="00697934">
        <w:rPr>
          <w:rFonts w:ascii="Times New Roman" w:hAnsi="Times New Roman" w:cs="Times New Roman"/>
          <w:b/>
          <w:sz w:val="24"/>
          <w:szCs w:val="24"/>
          <w:lang w:val="fr-FR"/>
        </w:rPr>
        <w:t>la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2608CA">
        <w:rPr>
          <w:rFonts w:ascii="Times New Roman" w:hAnsi="Times New Roman" w:cs="Times New Roman"/>
          <w:sz w:val="24"/>
          <w:szCs w:val="24"/>
          <w:lang w:val="fr-FR"/>
        </w:rPr>
        <w:t xml:space="preserve"> de la DApp à implémenter</w:t>
      </w:r>
      <w:r w:rsidR="00D745BB" w:rsidRPr="00D745BB">
        <w:rPr>
          <w:rFonts w:ascii="Times New Roman" w:hAnsi="Times New Roman" w:cs="Times New Roman"/>
          <w:sz w:val="24"/>
          <w:szCs w:val="24"/>
          <w:lang w:val="fr-FR"/>
        </w:rPr>
        <w:t>.</w:t>
      </w:r>
    </w:p>
    <w:p w14:paraId="222AF606" w14:textId="5FB455CF"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225B01">
        <w:rPr>
          <w:rFonts w:ascii="Times New Roman" w:hAnsi="Times New Roman" w:cs="Times New Roman"/>
          <w:sz w:val="24"/>
          <w:szCs w:val="24"/>
          <w:lang w:val="fr-FR"/>
        </w:rPr>
        <w:t>il s’</w:t>
      </w:r>
      <w:r w:rsidR="005531CB">
        <w:rPr>
          <w:rFonts w:ascii="Times New Roman" w:hAnsi="Times New Roman" w:cs="Times New Roman"/>
          <w:sz w:val="24"/>
          <w:szCs w:val="24"/>
          <w:lang w:val="fr-FR"/>
        </w:rPr>
        <w:t>agit</w:t>
      </w:r>
      <w:r w:rsidR="00225B01">
        <w:rPr>
          <w:rFonts w:ascii="Times New Roman" w:hAnsi="Times New Roman" w:cs="Times New Roman"/>
          <w:sz w:val="24"/>
          <w:szCs w:val="24"/>
          <w:lang w:val="fr-FR"/>
        </w:rPr>
        <w:t xml:space="preserve"> de l’implémentation et </w:t>
      </w:r>
      <w:r w:rsidR="008007A5">
        <w:rPr>
          <w:rFonts w:ascii="Times New Roman" w:hAnsi="Times New Roman" w:cs="Times New Roman"/>
          <w:sz w:val="24"/>
          <w:szCs w:val="24"/>
          <w:lang w:val="fr-FR"/>
        </w:rPr>
        <w:t>le test</w:t>
      </w:r>
      <w:r w:rsidR="00225B01">
        <w:rPr>
          <w:rFonts w:ascii="Times New Roman" w:hAnsi="Times New Roman" w:cs="Times New Roman"/>
          <w:sz w:val="24"/>
          <w:szCs w:val="24"/>
          <w:lang w:val="fr-FR"/>
        </w:rPr>
        <w:t xml:space="preserve"> du contrat intelligent. Pour cela, i</w:t>
      </w:r>
      <w:r w:rsidR="00F223BD" w:rsidRPr="00F223BD">
        <w:rPr>
          <w:rFonts w:ascii="Times New Roman" w:hAnsi="Times New Roman" w:cs="Times New Roman"/>
          <w:sz w:val="24"/>
          <w:szCs w:val="24"/>
          <w:lang w:val="fr-FR"/>
        </w:rPr>
        <w:t xml:space="preserve">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A727EC">
        <w:rPr>
          <w:rFonts w:ascii="Times New Roman" w:hAnsi="Times New Roman" w:cs="Times New Roman"/>
          <w:sz w:val="24"/>
          <w:szCs w:val="24"/>
          <w:lang w:val="fr-FR"/>
        </w:rPr>
        <w:t xml:space="preserve"> à utiliser</w:t>
      </w:r>
      <w:r w:rsidR="00F223BD" w:rsidRPr="00F223BD">
        <w:rPr>
          <w:rFonts w:ascii="Times New Roman" w:hAnsi="Times New Roman" w:cs="Times New Roman"/>
          <w:sz w:val="24"/>
          <w:szCs w:val="24"/>
          <w:lang w:val="fr-FR"/>
        </w:rPr>
        <w:t>.</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gas et les fonctionnalités.</w:t>
      </w:r>
    </w:p>
    <w:p w14:paraId="73E25679" w14:textId="76CD829B"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intégration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BE4A26" w:rsidRPr="00BE4A26">
        <w:rPr>
          <w:rFonts w:ascii="Times New Roman" w:hAnsi="Times New Roman" w:cs="Times New Roman"/>
          <w:sz w:val="24"/>
          <w:szCs w:val="24"/>
          <w:lang w:val="fr-FR"/>
        </w:rPr>
        <w:t xml:space="preserve">'architecture de la DApp doit être clairement définie de sorte à ce que les responsabilités de chaque composant de soient bien situées. </w:t>
      </w:r>
      <w:r w:rsidR="00963287">
        <w:rPr>
          <w:rFonts w:ascii="Times New Roman" w:hAnsi="Times New Roman" w:cs="Times New Roman"/>
          <w:sz w:val="24"/>
          <w:szCs w:val="24"/>
          <w:lang w:val="fr-FR"/>
        </w:rPr>
        <w:t xml:space="preserve">C’est la boussole pour l’implémentation des parties </w:t>
      </w:r>
      <w:r w:rsidR="00963287" w:rsidRPr="00BE4A26">
        <w:rPr>
          <w:rFonts w:ascii="Times New Roman" w:hAnsi="Times New Roman" w:cs="Times New Roman"/>
          <w:sz w:val="24"/>
          <w:szCs w:val="24"/>
          <w:lang w:val="fr-FR"/>
        </w:rPr>
        <w:t xml:space="preserve">frontend et backend </w:t>
      </w:r>
      <w:r w:rsidR="00963287">
        <w:rPr>
          <w:rFonts w:ascii="Times New Roman" w:hAnsi="Times New Roman" w:cs="Times New Roman"/>
          <w:sz w:val="24"/>
          <w:szCs w:val="24"/>
          <w:lang w:val="fr-FR"/>
        </w:rPr>
        <w:t xml:space="preserve">de la DApp. </w:t>
      </w:r>
      <w:r w:rsidR="00BE4A26" w:rsidRPr="00BE4A26">
        <w:rPr>
          <w:rFonts w:ascii="Times New Roman" w:hAnsi="Times New Roman" w:cs="Times New Roman"/>
          <w:sz w:val="24"/>
          <w:szCs w:val="24"/>
          <w:lang w:val="fr-FR"/>
        </w:rPr>
        <w:t>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A11EF8">
        <w:rPr>
          <w:rFonts w:ascii="Times New Roman" w:hAnsi="Times New Roman" w:cs="Times New Roman"/>
          <w:sz w:val="24"/>
          <w:szCs w:val="24"/>
          <w:lang w:val="fr-FR"/>
        </w:rPr>
        <w:t xml:space="preserve"> et tes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Metamask par exemple)</w:t>
      </w:r>
      <w:r w:rsidR="00BE4A26" w:rsidRPr="00BE4A26">
        <w:rPr>
          <w:rFonts w:ascii="Times New Roman" w:hAnsi="Times New Roman" w:cs="Times New Roman"/>
          <w:sz w:val="24"/>
          <w:szCs w:val="24"/>
          <w:lang w:val="fr-FR"/>
        </w:rPr>
        <w:t>.</w:t>
      </w:r>
    </w:p>
    <w:p w14:paraId="07BF7A9A" w14:textId="3B8C709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es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49352C" w:rsidRPr="0049352C">
        <w:rPr>
          <w:rFonts w:ascii="Times New Roman" w:hAnsi="Times New Roman" w:cs="Times New Roman"/>
          <w:sz w:val="24"/>
          <w:szCs w:val="24"/>
          <w:lang w:val="fr-FR"/>
        </w:rPr>
        <w:t xml:space="preserve">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w:t>
      </w:r>
      <w:r w:rsidR="00431057">
        <w:rPr>
          <w:rFonts w:ascii="Times New Roman" w:hAnsi="Times New Roman" w:cs="Times New Roman"/>
          <w:sz w:val="24"/>
          <w:szCs w:val="24"/>
          <w:lang w:val="fr-FR"/>
        </w:rPr>
        <w:t>fondamentaux</w:t>
      </w:r>
      <w:r w:rsidR="00EB55ED">
        <w:rPr>
          <w:rFonts w:ascii="Times New Roman" w:hAnsi="Times New Roman" w:cs="Times New Roman"/>
          <w:sz w:val="24"/>
          <w:szCs w:val="24"/>
          <w:lang w:val="fr-FR"/>
        </w:rPr>
        <w:t xml:space="preserve"> de test</w:t>
      </w:r>
      <w:r w:rsidR="00A858B3">
        <w:rPr>
          <w:rFonts w:ascii="Times New Roman" w:hAnsi="Times New Roman" w:cs="Times New Roman"/>
          <w:sz w:val="24"/>
          <w:szCs w:val="24"/>
          <w:lang w:val="fr-FR"/>
        </w:rPr>
        <w:t>s</w:t>
      </w:r>
      <w:r w:rsidR="00EB55ED">
        <w:rPr>
          <w:rFonts w:ascii="Times New Roman" w:hAnsi="Times New Roman" w:cs="Times New Roman"/>
          <w:sz w:val="24"/>
          <w:szCs w:val="24"/>
          <w:lang w:val="fr-FR"/>
        </w:rPr>
        <w:t xml:space="preserve">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7D461AEA"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le déploiement et la mise en production</w:t>
      </w:r>
      <w:r w:rsidR="00367A0B">
        <w:rPr>
          <w:rFonts w:ascii="Times New Roman" w:hAnsi="Times New Roman" w:cs="Times New Roman"/>
          <w:sz w:val="24"/>
          <w:szCs w:val="24"/>
          <w:lang w:val="fr-FR"/>
        </w:rPr>
        <w:t> :</w:t>
      </w:r>
      <w:r w:rsidR="0087274C">
        <w:rPr>
          <w:rFonts w:ascii="Times New Roman" w:hAnsi="Times New Roman" w:cs="Times New Roman"/>
          <w:sz w:val="24"/>
          <w:szCs w:val="24"/>
          <w:lang w:val="fr-FR"/>
        </w:rPr>
        <w:t xml:space="preserve"> i</w:t>
      </w:r>
      <w:r w:rsidR="00EB55ED" w:rsidRPr="00EB55ED">
        <w:rPr>
          <w:rFonts w:ascii="Times New Roman" w:hAnsi="Times New Roman" w:cs="Times New Roman"/>
          <w:sz w:val="24"/>
          <w:szCs w:val="24"/>
          <w:lang w:val="fr-FR"/>
        </w:rPr>
        <w:t xml:space="preserve">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w:t>
      </w:r>
      <w:r w:rsidR="00EB55ED" w:rsidRPr="00EB55ED">
        <w:rPr>
          <w:rFonts w:ascii="Times New Roman" w:hAnsi="Times New Roman" w:cs="Times New Roman"/>
          <w:sz w:val="24"/>
          <w:szCs w:val="24"/>
          <w:lang w:val="fr-FR"/>
        </w:rPr>
        <w:lastRenderedPageBreak/>
        <w:t>la DApp nécessite une surveillance constante suivi de mises à jour (patch, minor, major).</w:t>
      </w:r>
      <w:r w:rsidR="009D1007">
        <w:rPr>
          <w:rFonts w:ascii="Times New Roman" w:hAnsi="Times New Roman" w:cs="Times New Roman"/>
          <w:sz w:val="24"/>
          <w:szCs w:val="24"/>
          <w:lang w:val="fr-FR"/>
        </w:rPr>
        <w:t xml:space="preserve"> Cette surveillance se fait pendant l’utilisation de la DApp par les utilisateurs finaux.</w:t>
      </w:r>
    </w:p>
    <w:p w14:paraId="21C532A2" w14:textId="73EB094D"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 xml:space="preserve">le suivi et </w:t>
      </w:r>
      <w:r w:rsidR="002B688E">
        <w:rPr>
          <w:rFonts w:ascii="Times New Roman" w:hAnsi="Times New Roman" w:cs="Times New Roman"/>
          <w:b/>
          <w:sz w:val="24"/>
          <w:szCs w:val="24"/>
          <w:lang w:val="fr-FR"/>
        </w:rPr>
        <w:t>l’</w:t>
      </w:r>
      <w:r w:rsidRPr="00177422">
        <w:rPr>
          <w:rFonts w:ascii="Times New Roman" w:hAnsi="Times New Roman" w:cs="Times New Roman"/>
          <w:b/>
          <w:sz w:val="24"/>
          <w:szCs w:val="24"/>
          <w:lang w:val="fr-FR"/>
        </w:rPr>
        <w:t>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1C3DC7">
        <w:rPr>
          <w:rFonts w:ascii="Times New Roman" w:hAnsi="Times New Roman" w:cs="Times New Roman"/>
          <w:sz w:val="24"/>
          <w:szCs w:val="24"/>
          <w:lang w:val="fr-FR"/>
        </w:rPr>
        <w:t>i</w:t>
      </w:r>
      <w:r w:rsidR="00401229" w:rsidRPr="00401229">
        <w:rPr>
          <w:rFonts w:ascii="Times New Roman" w:hAnsi="Times New Roman" w:cs="Times New Roman"/>
          <w:sz w:val="24"/>
          <w:szCs w:val="24"/>
          <w:lang w:val="fr-FR"/>
        </w:rPr>
        <w:t>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gas, etc. Cela </w:t>
      </w:r>
      <w:r w:rsidR="007370DF">
        <w:rPr>
          <w:rFonts w:ascii="Times New Roman" w:hAnsi="Times New Roman" w:cs="Times New Roman"/>
          <w:sz w:val="24"/>
          <w:szCs w:val="24"/>
          <w:lang w:val="fr-FR"/>
        </w:rPr>
        <w:t>peut</w:t>
      </w:r>
      <w:r w:rsidR="00401229" w:rsidRPr="00401229">
        <w:rPr>
          <w:rFonts w:ascii="Times New Roman" w:hAnsi="Times New Roman" w:cs="Times New Roman"/>
          <w:sz w:val="24"/>
          <w:szCs w:val="24"/>
          <w:lang w:val="fr-FR"/>
        </w:rPr>
        <w:t xml:space="preserve"> faire l'objet de planification des améliorations et de nouvelles fonctionnalités</w:t>
      </w:r>
      <w:r w:rsidR="00B53CAC">
        <w:rPr>
          <w:rFonts w:ascii="Times New Roman" w:hAnsi="Times New Roman" w:cs="Times New Roman"/>
          <w:sz w:val="24"/>
          <w:szCs w:val="24"/>
          <w:lang w:val="fr-FR"/>
        </w:rPr>
        <w:t xml:space="preserve"> de la DApp</w:t>
      </w:r>
      <w:r w:rsidR="00824FF9">
        <w:rPr>
          <w:rFonts w:ascii="Times New Roman" w:hAnsi="Times New Roman" w:cs="Times New Roman"/>
          <w:sz w:val="24"/>
          <w:szCs w:val="24"/>
          <w:lang w:val="fr-FR"/>
        </w:rPr>
        <w:t xml:space="preserve"> y compris le contrat intelligent</w:t>
      </w:r>
      <w:r w:rsidR="00401229" w:rsidRPr="00401229">
        <w:rPr>
          <w:rFonts w:ascii="Times New Roman" w:hAnsi="Times New Roman" w:cs="Times New Roman"/>
          <w:sz w:val="24"/>
          <w:szCs w:val="24"/>
          <w:lang w:val="fr-FR"/>
        </w:rPr>
        <w:t>.</w:t>
      </w:r>
    </w:p>
    <w:p w14:paraId="0D72C56D" w14:textId="77777777" w:rsidR="00D353D8" w:rsidRPr="00E332C7" w:rsidRDefault="00D353D8" w:rsidP="004B74F4">
      <w:pPr>
        <w:spacing w:after="0" w:line="360" w:lineRule="auto"/>
        <w:jc w:val="both"/>
        <w:rPr>
          <w:rFonts w:ascii="Times New Roman" w:hAnsi="Times New Roman" w:cs="Times New Roman"/>
          <w:sz w:val="24"/>
          <w:szCs w:val="24"/>
          <w:lang w:val="fr-FR"/>
        </w:rPr>
      </w:pPr>
    </w:p>
    <w:p w14:paraId="3C2ACC5B" w14:textId="77777777" w:rsidR="000D502B" w:rsidRPr="004B74F4" w:rsidRDefault="00CF4CD5" w:rsidP="008113BA">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7" w:name="_Toc202084233"/>
      <w:bookmarkStart w:id="98" w:name="_Toc202084310"/>
      <w:r w:rsidRPr="004B74F4">
        <w:rPr>
          <w:rFonts w:ascii="Times New Roman" w:hAnsi="Times New Roman" w:cs="Times New Roman"/>
          <w:b/>
          <w:color w:val="auto"/>
          <w:sz w:val="28"/>
          <w:lang w:val="fr-FR"/>
        </w:rPr>
        <w:t>Méthode</w:t>
      </w:r>
      <w:r w:rsidR="0050426A" w:rsidRPr="004B74F4">
        <w:rPr>
          <w:rFonts w:ascii="Times New Roman" w:hAnsi="Times New Roman" w:cs="Times New Roman"/>
          <w:b/>
          <w:color w:val="auto"/>
          <w:sz w:val="28"/>
          <w:lang w:val="fr-FR"/>
        </w:rPr>
        <w:t xml:space="preserve"> </w:t>
      </w:r>
      <w:r w:rsidR="006A1388" w:rsidRPr="004B74F4">
        <w:rPr>
          <w:rFonts w:ascii="Times New Roman" w:hAnsi="Times New Roman" w:cs="Times New Roman"/>
          <w:b/>
          <w:color w:val="auto"/>
          <w:sz w:val="28"/>
          <w:lang w:val="fr-FR"/>
        </w:rPr>
        <w:t>d’authentification de document</w:t>
      </w:r>
      <w:r w:rsidR="00767363" w:rsidRPr="004B74F4">
        <w:rPr>
          <w:rFonts w:ascii="Times New Roman" w:hAnsi="Times New Roman" w:cs="Times New Roman"/>
          <w:b/>
          <w:color w:val="auto"/>
          <w:sz w:val="28"/>
          <w:lang w:val="fr-FR"/>
        </w:rPr>
        <w:t>s</w:t>
      </w:r>
      <w:r w:rsidR="00670554" w:rsidRPr="004B74F4">
        <w:rPr>
          <w:rFonts w:ascii="Times New Roman" w:hAnsi="Times New Roman" w:cs="Times New Roman"/>
          <w:b/>
          <w:color w:val="auto"/>
          <w:sz w:val="28"/>
          <w:lang w:val="fr-FR"/>
        </w:rPr>
        <w:t xml:space="preserve"> administratifs</w:t>
      </w:r>
      <w:r w:rsidR="006A1388" w:rsidRPr="004B74F4">
        <w:rPr>
          <w:rFonts w:ascii="Times New Roman" w:hAnsi="Times New Roman" w:cs="Times New Roman"/>
          <w:b/>
          <w:color w:val="auto"/>
          <w:sz w:val="28"/>
          <w:lang w:val="fr-FR"/>
        </w:rPr>
        <w:t xml:space="preserve"> à l’aide de la blockchain</w:t>
      </w:r>
      <w:bookmarkEnd w:id="97"/>
      <w:bookmarkEnd w:id="98"/>
    </w:p>
    <w:p w14:paraId="50EE8351" w14:textId="0CF8581C" w:rsidR="00B0705A" w:rsidRDefault="002B5DD9" w:rsidP="008113B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w:t>
      </w:r>
      <w:r w:rsidR="00522E8C">
        <w:rPr>
          <w:rFonts w:ascii="Times New Roman" w:hAnsi="Times New Roman" w:cs="Times New Roman"/>
          <w:sz w:val="24"/>
          <w:szCs w:val="24"/>
          <w:lang w:val="fr-FR"/>
        </w:rPr>
        <w:t>Cette revue documentaire</w:t>
      </w:r>
      <w:r w:rsidR="0002155B">
        <w:rPr>
          <w:rFonts w:ascii="Times New Roman" w:hAnsi="Times New Roman" w:cs="Times New Roman"/>
          <w:sz w:val="24"/>
          <w:szCs w:val="24"/>
          <w:lang w:val="fr-FR"/>
        </w:rPr>
        <w:t xml:space="preserv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51A2BA59"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826614">
        <w:rPr>
          <w:rFonts w:ascii="Times New Roman" w:hAnsi="Times New Roman" w:cs="Times New Roman"/>
          <w:sz w:val="24"/>
          <w:szCs w:val="24"/>
          <w:lang w:val="fr-FR"/>
        </w:rPr>
        <w:t>l’</w:t>
      </w:r>
      <w:r w:rsidR="00407F9F">
        <w:rPr>
          <w:rFonts w:ascii="Times New Roman" w:hAnsi="Times New Roman" w:cs="Times New Roman"/>
          <w:sz w:val="24"/>
          <w:szCs w:val="24"/>
          <w:lang w:val="fr-FR"/>
        </w:rPr>
        <w:t>approche</w:t>
      </w:r>
      <w:r w:rsidR="00826614">
        <w:rPr>
          <w:rFonts w:ascii="Times New Roman" w:hAnsi="Times New Roman" w:cs="Times New Roman"/>
          <w:sz w:val="24"/>
          <w:szCs w:val="24"/>
          <w:lang w:val="fr-FR"/>
        </w:rPr>
        <w:t xml:space="preserve"> que nous proposons</w:t>
      </w:r>
      <w:r w:rsidR="00407F9F">
        <w:rPr>
          <w:rFonts w:ascii="Times New Roman" w:hAnsi="Times New Roman" w:cs="Times New Roman"/>
          <w:sz w:val="24"/>
          <w:szCs w:val="24"/>
          <w:lang w:val="fr-FR"/>
        </w:rPr>
        <w:t xml:space="preserv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Stake –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3F328F68"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w:t>
      </w:r>
      <w:r w:rsidR="00C271A5">
        <w:rPr>
          <w:rFonts w:ascii="Times New Roman" w:hAnsi="Times New Roman" w:cs="Times New Roman"/>
          <w:sz w:val="24"/>
          <w:szCs w:val="24"/>
          <w:lang w:val="fr-FR"/>
        </w:rPr>
        <w:t>un document ou une collection de</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4B378F">
        <w:rPr>
          <w:rFonts w:ascii="Times New Roman" w:hAnsi="Times New Roman" w:cs="Times New Roman"/>
          <w:sz w:val="24"/>
          <w:szCs w:val="24"/>
          <w:lang w:val="fr-FR"/>
        </w:rPr>
        <w:t xml:space="preserve"> Ethereum</w:t>
      </w:r>
      <w:r w:rsidR="00325783">
        <w:rPr>
          <w:rFonts w:ascii="Times New Roman" w:hAnsi="Times New Roman" w:cs="Times New Roman"/>
          <w:sz w:val="24"/>
          <w:szCs w:val="24"/>
          <w:lang w:val="fr-FR"/>
        </w:rPr>
        <w:t xml:space="preserve"> à travers la DApp</w:t>
      </w:r>
      <w:r w:rsidR="00D45175">
        <w:rPr>
          <w:rFonts w:ascii="Times New Roman" w:hAnsi="Times New Roman" w:cs="Times New Roman"/>
          <w:sz w:val="24"/>
          <w:szCs w:val="24"/>
          <w:lang w:val="fr-FR"/>
        </w:rPr>
        <w:t xml:space="preserve"> (Phase 1) ;</w:t>
      </w:r>
    </w:p>
    <w:p w14:paraId="5D716233" w14:textId="01F8E5DC"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6A168D">
        <w:rPr>
          <w:rFonts w:ascii="Times New Roman" w:hAnsi="Times New Roman" w:cs="Times New Roman"/>
          <w:sz w:val="24"/>
          <w:szCs w:val="24"/>
          <w:lang w:val="fr-FR"/>
        </w:rPr>
        <w:t xml:space="preserve"> Ethereum</w:t>
      </w:r>
      <w:r w:rsidR="00F01D18">
        <w:rPr>
          <w:rFonts w:ascii="Times New Roman" w:hAnsi="Times New Roman" w:cs="Times New Roman"/>
          <w:sz w:val="24"/>
          <w:szCs w:val="24"/>
          <w:lang w:val="fr-FR"/>
        </w:rPr>
        <w:t xml:space="preserve"> à travers la DApp</w:t>
      </w:r>
      <w:r w:rsidR="006A168D">
        <w:rPr>
          <w:rFonts w:ascii="Times New Roman" w:hAnsi="Times New Roman" w:cs="Times New Roman"/>
          <w:sz w:val="24"/>
          <w:szCs w:val="24"/>
          <w:lang w:val="fr-FR"/>
        </w:rPr>
        <w:t xml:space="preserve"> </w:t>
      </w:r>
      <w:r w:rsidR="00D45175">
        <w:rPr>
          <w:rFonts w:ascii="Times New Roman" w:hAnsi="Times New Roman" w:cs="Times New Roman"/>
          <w:sz w:val="24"/>
          <w:szCs w:val="24"/>
          <w:lang w:val="fr-FR"/>
        </w:rPr>
        <w:t>(Phase 2)</w:t>
      </w:r>
      <w:r w:rsidR="007F5E7B">
        <w:rPr>
          <w:rFonts w:ascii="Times New Roman" w:hAnsi="Times New Roman" w:cs="Times New Roman"/>
          <w:sz w:val="24"/>
          <w:szCs w:val="24"/>
          <w:lang w:val="fr-FR"/>
        </w:rPr>
        <w:t>.</w:t>
      </w:r>
    </w:p>
    <w:p w14:paraId="1D3CA1F1" w14:textId="46F5B337" w:rsidR="00226173" w:rsidRPr="00226173" w:rsidRDefault="00226173" w:rsidP="008645BC">
      <w:pPr>
        <w:spacing w:line="360" w:lineRule="auto"/>
        <w:jc w:val="both"/>
        <w:rPr>
          <w:rFonts w:ascii="Times New Roman" w:hAnsi="Times New Roman" w:cs="Times New Roman"/>
          <w:sz w:val="24"/>
          <w:szCs w:val="24"/>
          <w:lang w:val="fr-FR"/>
        </w:rPr>
      </w:pPr>
      <w:r w:rsidRPr="0025577A">
        <w:rPr>
          <w:rFonts w:ascii="Times New Roman" w:hAnsi="Times New Roman" w:cs="Times New Roman"/>
          <w:sz w:val="24"/>
          <w:szCs w:val="24"/>
          <w:lang w:val="fr-FR"/>
        </w:rPr>
        <w:lastRenderedPageBreak/>
        <w:t xml:space="preserve">La </w:t>
      </w:r>
      <w:r w:rsidR="001050D3">
        <w:rPr>
          <w:rFonts w:ascii="Times New Roman" w:hAnsi="Times New Roman" w:cs="Times New Roman"/>
          <w:sz w:val="24"/>
          <w:szCs w:val="24"/>
          <w:lang w:val="fr-FR"/>
        </w:rPr>
        <w:t>fonctionnalité de la P</w:t>
      </w:r>
      <w:r w:rsidRPr="0025577A">
        <w:rPr>
          <w:rFonts w:ascii="Times New Roman" w:hAnsi="Times New Roman" w:cs="Times New Roman"/>
          <w:sz w:val="24"/>
          <w:szCs w:val="24"/>
          <w:lang w:val="fr-FR"/>
        </w:rPr>
        <w:t xml:space="preserve">hase 1 inclus </w:t>
      </w:r>
      <w:r w:rsidR="000C5124" w:rsidRPr="0025577A">
        <w:rPr>
          <w:rFonts w:ascii="Times New Roman" w:hAnsi="Times New Roman" w:cs="Times New Roman"/>
          <w:sz w:val="24"/>
          <w:szCs w:val="24"/>
          <w:lang w:val="fr-FR"/>
        </w:rPr>
        <w:t xml:space="preserve">la possibilité </w:t>
      </w:r>
      <w:r w:rsidRPr="0025577A">
        <w:rPr>
          <w:rFonts w:ascii="Times New Roman" w:hAnsi="Times New Roman" w:cs="Times New Roman"/>
          <w:sz w:val="24"/>
          <w:szCs w:val="24"/>
          <w:lang w:val="fr-FR"/>
        </w:rPr>
        <w:t>de générer et de réutiliser des paires de clés cryptographiques</w:t>
      </w:r>
      <w:r w:rsidR="000C5124" w:rsidRPr="0025577A">
        <w:rPr>
          <w:rFonts w:ascii="Times New Roman" w:hAnsi="Times New Roman" w:cs="Times New Roman"/>
          <w:sz w:val="24"/>
          <w:szCs w:val="24"/>
          <w:lang w:val="fr-FR"/>
        </w:rPr>
        <w:t xml:space="preserve"> également à travers la DApp. Ce</w:t>
      </w:r>
      <w:r w:rsidR="00353009" w:rsidRPr="0025577A">
        <w:rPr>
          <w:rFonts w:ascii="Times New Roman" w:hAnsi="Times New Roman" w:cs="Times New Roman"/>
          <w:sz w:val="24"/>
          <w:szCs w:val="24"/>
          <w:lang w:val="fr-FR"/>
        </w:rPr>
        <w:t>ci est indispensable</w:t>
      </w:r>
      <w:r w:rsidRPr="0025577A">
        <w:rPr>
          <w:rFonts w:ascii="Times New Roman" w:hAnsi="Times New Roman" w:cs="Times New Roman"/>
          <w:sz w:val="24"/>
          <w:szCs w:val="24"/>
          <w:lang w:val="fr-FR"/>
        </w:rPr>
        <w:t xml:space="preserve"> pour les </w:t>
      </w:r>
      <w:r w:rsidR="00283CDA" w:rsidRPr="0025577A">
        <w:rPr>
          <w:rFonts w:ascii="Times New Roman" w:hAnsi="Times New Roman" w:cs="Times New Roman"/>
          <w:sz w:val="24"/>
          <w:szCs w:val="24"/>
          <w:lang w:val="fr-FR"/>
        </w:rPr>
        <w:t>calculs</w:t>
      </w:r>
      <w:r w:rsidRPr="0025577A">
        <w:rPr>
          <w:rFonts w:ascii="Times New Roman" w:hAnsi="Times New Roman" w:cs="Times New Roman"/>
          <w:sz w:val="24"/>
          <w:szCs w:val="24"/>
          <w:lang w:val="fr-FR"/>
        </w:rPr>
        <w:t xml:space="preserve"> de signatures numéri</w:t>
      </w:r>
      <w:r w:rsidR="00183A12">
        <w:rPr>
          <w:rFonts w:ascii="Times New Roman" w:hAnsi="Times New Roman" w:cs="Times New Roman"/>
          <w:sz w:val="24"/>
          <w:szCs w:val="24"/>
          <w:lang w:val="fr-FR"/>
        </w:rPr>
        <w:t>ques à appliquer aux documents.</w:t>
      </w:r>
    </w:p>
    <w:p w14:paraId="61D124E1" w14:textId="44AB011F"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w:t>
      </w:r>
      <w:r w:rsidR="006A49D1">
        <w:rPr>
          <w:rFonts w:ascii="Times New Roman" w:hAnsi="Times New Roman" w:cs="Times New Roman"/>
          <w:sz w:val="24"/>
          <w:szCs w:val="24"/>
          <w:lang w:val="fr-FR"/>
        </w:rPr>
        <w:t xml:space="preserve"> selon notre </w:t>
      </w:r>
      <w:r w:rsidR="001E67FA">
        <w:rPr>
          <w:rFonts w:ascii="Times New Roman" w:hAnsi="Times New Roman" w:cs="Times New Roman"/>
          <w:sz w:val="24"/>
          <w:szCs w:val="24"/>
          <w:lang w:val="fr-FR"/>
        </w:rPr>
        <w:t>approche</w:t>
      </w:r>
      <w:r>
        <w:rPr>
          <w:rFonts w:ascii="Times New Roman" w:hAnsi="Times New Roman" w:cs="Times New Roman"/>
          <w:sz w:val="24"/>
          <w:szCs w:val="24"/>
          <w:lang w:val="fr-FR"/>
        </w:rPr>
        <w: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AF07F9">
        <w:rPr>
          <w:rFonts w:ascii="Times New Roman" w:hAnsi="Times New Roman" w:cs="Times New Roman"/>
          <w:sz w:val="24"/>
          <w:szCs w:val="24"/>
          <w:lang w:val="fr-FR"/>
        </w:rPr>
        <w:t xml:space="preserve"> </w:t>
      </w:r>
      <w:r w:rsidR="009C1BCD">
        <w:rPr>
          <w:rFonts w:ascii="Times New Roman" w:hAnsi="Times New Roman" w:cs="Times New Roman"/>
          <w:sz w:val="24"/>
          <w:szCs w:val="24"/>
          <w:lang w:val="fr-FR"/>
        </w:rPr>
        <w:t>9</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Pr="001C7A67" w:rsidRDefault="00EA354A" w:rsidP="00DF6BA8">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0ECB5C90" w:rsidR="00EA354A" w:rsidRPr="004A5741" w:rsidRDefault="00DF6BA8" w:rsidP="00DF6BA8">
      <w:pPr>
        <w:pStyle w:val="Lgende"/>
        <w:jc w:val="center"/>
        <w:rPr>
          <w:rFonts w:ascii="Times New Roman" w:hAnsi="Times New Roman" w:cs="Times New Roman"/>
          <w:color w:val="auto"/>
          <w:sz w:val="24"/>
          <w:lang w:val="fr-FR"/>
        </w:rPr>
      </w:pPr>
      <w:bookmarkStart w:id="99" w:name="_Toc202083274"/>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9</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99"/>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07D1EFD2"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261A2D">
        <w:rPr>
          <w:rFonts w:ascii="Times New Roman" w:hAnsi="Times New Roman" w:cs="Times New Roman"/>
          <w:sz w:val="24"/>
          <w:szCs w:val="24"/>
          <w:lang w:val="fr-FR"/>
        </w:rPr>
        <w:t xml:space="preserve"> 10</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Pr="001C7A67" w:rsidRDefault="007158C4" w:rsidP="006D7EE6">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325D68AE" w:rsidR="00CA371C" w:rsidRPr="002449EE" w:rsidRDefault="007158C4" w:rsidP="007158C4">
      <w:pPr>
        <w:pStyle w:val="Lgende"/>
        <w:jc w:val="center"/>
        <w:rPr>
          <w:rFonts w:ascii="Times New Roman" w:hAnsi="Times New Roman" w:cs="Times New Roman"/>
          <w:color w:val="auto"/>
          <w:sz w:val="24"/>
          <w:lang w:val="fr-FR"/>
        </w:rPr>
      </w:pPr>
      <w:bookmarkStart w:id="100" w:name="_Toc202083275"/>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0</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100"/>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0D140268"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C90DE3">
        <w:rPr>
          <w:rFonts w:ascii="Times New Roman" w:hAnsi="Times New Roman" w:cs="Times New Roman"/>
          <w:sz w:val="24"/>
          <w:szCs w:val="24"/>
          <w:lang w:val="fr-FR"/>
        </w:rPr>
        <w:t>figure 11</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Pr="001C7A67" w:rsidRDefault="00A64A62" w:rsidP="000648E2">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0431840E" w:rsidR="009B6562" w:rsidRPr="00AE7EBE" w:rsidRDefault="000648E2" w:rsidP="000648E2">
      <w:pPr>
        <w:pStyle w:val="Lgende"/>
        <w:jc w:val="center"/>
        <w:rPr>
          <w:rFonts w:ascii="Times New Roman" w:hAnsi="Times New Roman" w:cs="Times New Roman"/>
          <w:color w:val="auto"/>
          <w:sz w:val="24"/>
          <w:szCs w:val="24"/>
          <w:lang w:val="fr-FR"/>
        </w:rPr>
      </w:pPr>
      <w:bookmarkStart w:id="101" w:name="_Toc202083276"/>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E85540">
        <w:rPr>
          <w:rFonts w:ascii="Times New Roman" w:hAnsi="Times New Roman" w:cs="Times New Roman"/>
          <w:b/>
          <w:noProof/>
          <w:color w:val="auto"/>
          <w:sz w:val="24"/>
          <w:szCs w:val="24"/>
          <w:lang w:val="fr-FR"/>
        </w:rPr>
        <w:t>11</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101"/>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w:t>
      </w:r>
      <w:r w:rsidRPr="00610DA8">
        <w:rPr>
          <w:rStyle w:val="y2iqfc"/>
          <w:rFonts w:ascii="Times New Roman" w:hAnsi="Times New Roman" w:cs="Times New Roman"/>
          <w:color w:val="1F1F1F"/>
          <w:sz w:val="24"/>
          <w:szCs w:val="24"/>
          <w:lang w:val="fr-FR"/>
        </w:rPr>
        <w:lastRenderedPageBreak/>
        <w:t xml:space="preserve">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644334A9" w:rsidR="00145E06" w:rsidRDefault="00177E7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erme d’intégration, l</w:t>
      </w:r>
      <w:r w:rsidR="00423E20">
        <w:rPr>
          <w:rFonts w:ascii="Times New Roman" w:hAnsi="Times New Roman" w:cs="Times New Roman"/>
          <w:sz w:val="24"/>
          <w:szCs w:val="24"/>
          <w:lang w:val="fr-FR"/>
        </w:rPr>
        <w:t xml:space="preserve">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9F4956">
        <w:rPr>
          <w:rFonts w:ascii="Times New Roman" w:hAnsi="Times New Roman" w:cs="Times New Roman"/>
          <w:sz w:val="24"/>
          <w:szCs w:val="24"/>
          <w:lang w:val="fr-FR"/>
        </w:rPr>
        <w:t>deux (</w:t>
      </w:r>
      <w:r w:rsidR="00CA6C44">
        <w:rPr>
          <w:rFonts w:ascii="Times New Roman" w:hAnsi="Times New Roman" w:cs="Times New Roman"/>
          <w:sz w:val="24"/>
          <w:szCs w:val="24"/>
          <w:lang w:val="fr-FR"/>
        </w:rPr>
        <w:t>02</w:t>
      </w:r>
      <w:r w:rsidR="009F4956">
        <w:rPr>
          <w:rFonts w:ascii="Times New Roman" w:hAnsi="Times New Roman" w:cs="Times New Roman"/>
          <w:sz w:val="24"/>
          <w:szCs w:val="24"/>
          <w:lang w:val="fr-FR"/>
        </w:rPr>
        <w:t>)</w:t>
      </w:r>
      <w:r w:rsidR="00CA6C44">
        <w:rPr>
          <w:rFonts w:ascii="Times New Roman" w:hAnsi="Times New Roman" w:cs="Times New Roman"/>
          <w:sz w:val="24"/>
          <w:szCs w:val="24"/>
          <w:lang w:val="fr-FR"/>
        </w:rPr>
        <w:t xml:space="preserve">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837C4">
        <w:rPr>
          <w:rFonts w:ascii="Times New Roman" w:hAnsi="Times New Roman" w:cs="Times New Roman"/>
          <w:sz w:val="24"/>
          <w:szCs w:val="24"/>
          <w:lang w:val="fr-FR"/>
        </w:rPr>
        <w:t>figure 12</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Pr="004835A8" w:rsidRDefault="000A150C" w:rsidP="00BE5554">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372C1EFD" w:rsidR="00732232" w:rsidRPr="00EE7C87" w:rsidRDefault="00BE5554" w:rsidP="00BE5554">
      <w:pPr>
        <w:pStyle w:val="Lgende"/>
        <w:jc w:val="center"/>
        <w:rPr>
          <w:rFonts w:ascii="Times New Roman" w:hAnsi="Times New Roman" w:cs="Times New Roman"/>
          <w:noProof/>
          <w:color w:val="auto"/>
          <w:sz w:val="24"/>
          <w:lang w:val="fr-FR"/>
        </w:rPr>
      </w:pPr>
      <w:bookmarkStart w:id="102" w:name="_Toc202083277"/>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2</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102"/>
    </w:p>
    <w:p w14:paraId="25EF4647" w14:textId="00BEF5C7"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lastRenderedPageBreak/>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F67FCF">
        <w:rPr>
          <w:rFonts w:ascii="Times New Roman" w:hAnsi="Times New Roman" w:cs="Times New Roman"/>
          <w:sz w:val="24"/>
          <w:szCs w:val="24"/>
          <w:lang w:val="fr-FR"/>
        </w:rPr>
        <w:t xml:space="preserve"> notamment les communiqués officiel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3BD809B9" w14:textId="77777777" w:rsidR="003168FF" w:rsidRDefault="003168FF" w:rsidP="003168FF">
      <w:pPr>
        <w:spacing w:after="0" w:line="360" w:lineRule="auto"/>
        <w:ind w:firstLine="360"/>
        <w:jc w:val="both"/>
        <w:rPr>
          <w:rFonts w:ascii="Times New Roman" w:hAnsi="Times New Roman" w:cs="Times New Roman"/>
          <w:sz w:val="24"/>
          <w:szCs w:val="24"/>
          <w:lang w:val="fr-FR"/>
        </w:rPr>
      </w:pPr>
    </w:p>
    <w:p w14:paraId="69F9BF78" w14:textId="5F1450D3" w:rsidR="003168FF" w:rsidRPr="003168FF" w:rsidRDefault="0053236F" w:rsidP="00977F98">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103" w:name="_Toc202084234"/>
      <w:bookmarkStart w:id="104" w:name="_Toc202084311"/>
      <w:r>
        <w:rPr>
          <w:rFonts w:ascii="Times New Roman" w:hAnsi="Times New Roman" w:cs="Times New Roman"/>
          <w:b/>
          <w:color w:val="auto"/>
          <w:sz w:val="28"/>
          <w:lang w:val="fr-FR"/>
        </w:rPr>
        <w:t>C</w:t>
      </w:r>
      <w:r w:rsidR="003168FF" w:rsidRPr="003168FF">
        <w:rPr>
          <w:rFonts w:ascii="Times New Roman" w:hAnsi="Times New Roman" w:cs="Times New Roman"/>
          <w:b/>
          <w:color w:val="auto"/>
          <w:sz w:val="28"/>
          <w:lang w:val="fr-FR"/>
        </w:rPr>
        <w:t>onception de l’approche</w:t>
      </w:r>
      <w:bookmarkEnd w:id="103"/>
      <w:bookmarkEnd w:id="104"/>
    </w:p>
    <w:p w14:paraId="2D334074" w14:textId="05D46677" w:rsidR="003168FF" w:rsidRDefault="00A35A3B" w:rsidP="00977F9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Selon la première étape de la démarche méthodologique</w:t>
      </w:r>
      <w:r w:rsidR="00B65193">
        <w:rPr>
          <w:rFonts w:ascii="Times New Roman" w:hAnsi="Times New Roman" w:cs="Times New Roman"/>
          <w:sz w:val="24"/>
          <w:szCs w:val="24"/>
          <w:lang w:val="fr-FR"/>
        </w:rPr>
        <w:t xml:space="preserve"> (compréhension et définition du projet)</w:t>
      </w:r>
      <w:r w:rsidR="00A016D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A016D7">
        <w:rPr>
          <w:rFonts w:ascii="Times New Roman" w:hAnsi="Times New Roman" w:cs="Times New Roman"/>
          <w:sz w:val="24"/>
          <w:szCs w:val="24"/>
          <w:lang w:val="fr-FR"/>
        </w:rPr>
        <w:t>l</w:t>
      </w:r>
      <w:r w:rsidR="003168FF">
        <w:rPr>
          <w:rFonts w:ascii="Times New Roman" w:hAnsi="Times New Roman" w:cs="Times New Roman"/>
          <w:sz w:val="24"/>
          <w:szCs w:val="24"/>
          <w:lang w:val="fr-FR"/>
        </w:rPr>
        <w:t>a réalisation de l’approche nécessite une conception formalisée des spécifications fonctionnelles et techniques. Pour ce faire, nous identifions les acteurs sensés interagir avec la solution ainsi que leurs rôles. Nous concevons également dans cette partie, les principaux diagrammes.</w:t>
      </w:r>
    </w:p>
    <w:p w14:paraId="406B9103" w14:textId="77777777" w:rsidR="00CB533C" w:rsidRDefault="00CB533C" w:rsidP="00CB533C">
      <w:pPr>
        <w:spacing w:after="0" w:line="360" w:lineRule="auto"/>
        <w:ind w:firstLine="720"/>
        <w:jc w:val="both"/>
        <w:rPr>
          <w:rFonts w:ascii="Times New Roman" w:hAnsi="Times New Roman" w:cs="Times New Roman"/>
          <w:sz w:val="24"/>
          <w:szCs w:val="24"/>
          <w:lang w:val="fr-FR"/>
        </w:rPr>
      </w:pPr>
    </w:p>
    <w:p w14:paraId="223C5E29" w14:textId="77777777" w:rsidR="003168FF" w:rsidRPr="001C333F" w:rsidRDefault="003168FF" w:rsidP="005A42BE">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5" w:name="_Toc202084235"/>
      <w:r w:rsidRPr="001C333F">
        <w:rPr>
          <w:rFonts w:ascii="Times New Roman" w:hAnsi="Times New Roman" w:cs="Times New Roman"/>
          <w:b/>
          <w:color w:val="auto"/>
          <w:sz w:val="28"/>
          <w:lang w:val="fr-FR"/>
        </w:rPr>
        <w:t>Identification des acteurs et leurs rôles</w:t>
      </w:r>
      <w:bookmarkEnd w:id="105"/>
    </w:p>
    <w:p w14:paraId="00F51155" w14:textId="4741AE2F" w:rsidR="003168FF" w:rsidRDefault="003168FF" w:rsidP="005A42B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s acteurs humains destinés à interagir avec notre solution d’authentification sont les usagers/clients (le public ou encore tout citoyen) et les entités administratives (ou représentant d’enti</w:t>
      </w:r>
      <w:r w:rsidR="00CB23CC">
        <w:rPr>
          <w:rFonts w:ascii="Times New Roman" w:hAnsi="Times New Roman" w:cs="Times New Roman"/>
          <w:sz w:val="24"/>
          <w:szCs w:val="24"/>
          <w:lang w:val="fr-FR"/>
        </w:rPr>
        <w:t>té administrative). La figure 13</w:t>
      </w:r>
      <w:r>
        <w:rPr>
          <w:rFonts w:ascii="Times New Roman" w:hAnsi="Times New Roman" w:cs="Times New Roman"/>
          <w:sz w:val="24"/>
          <w:szCs w:val="24"/>
          <w:lang w:val="fr-FR"/>
        </w:rPr>
        <w:t xml:space="preserve"> ci-dessous illustre les acteurs et les actions qu’ils peuvent effectuer à travers la solution.</w:t>
      </w:r>
    </w:p>
    <w:p w14:paraId="54A6937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DB04AAF" wp14:editId="165172DC">
            <wp:extent cx="3938328" cy="1885950"/>
            <wp:effectExtent l="0" t="0" r="5080" b="0"/>
            <wp:docPr id="3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9146" cy="1943806"/>
                    </a:xfrm>
                    <a:prstGeom prst="rect">
                      <a:avLst/>
                    </a:prstGeom>
                  </pic:spPr>
                </pic:pic>
              </a:graphicData>
            </a:graphic>
          </wp:inline>
        </w:drawing>
      </w:r>
    </w:p>
    <w:p w14:paraId="15740ECE" w14:textId="60E1A4B0" w:rsidR="003168FF" w:rsidRPr="00CB307E" w:rsidRDefault="003168FF" w:rsidP="003168FF">
      <w:pPr>
        <w:pStyle w:val="Lgende"/>
        <w:jc w:val="center"/>
        <w:rPr>
          <w:rFonts w:ascii="Times New Roman" w:hAnsi="Times New Roman" w:cs="Times New Roman"/>
          <w:color w:val="auto"/>
          <w:sz w:val="24"/>
          <w:szCs w:val="24"/>
          <w:lang w:val="fr-FR"/>
        </w:rPr>
      </w:pPr>
      <w:bookmarkStart w:id="106" w:name="_Toc202083278"/>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E85540">
        <w:rPr>
          <w:rFonts w:ascii="Times New Roman" w:hAnsi="Times New Roman" w:cs="Times New Roman"/>
          <w:b/>
          <w:bCs/>
          <w:noProof/>
          <w:color w:val="auto"/>
          <w:sz w:val="24"/>
          <w:szCs w:val="24"/>
          <w:lang w:val="fr-FR"/>
        </w:rPr>
        <w:t>13</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 la solution ADOBLOCK</w:t>
      </w:r>
      <w:bookmarkEnd w:id="106"/>
    </w:p>
    <w:p w14:paraId="2068BA39" w14:textId="77777777" w:rsidR="003168FF" w:rsidRDefault="003168FF" w:rsidP="009C22B7">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6CBCD7D3" w14:textId="221F1691" w:rsidR="003168FF" w:rsidRPr="00FA7EC8" w:rsidRDefault="003168FF" w:rsidP="003168FF">
      <w:pPr>
        <w:pStyle w:val="Lgende"/>
        <w:keepNext/>
        <w:jc w:val="center"/>
        <w:rPr>
          <w:rFonts w:ascii="Times New Roman" w:hAnsi="Times New Roman" w:cs="Times New Roman"/>
          <w:color w:val="auto"/>
          <w:sz w:val="24"/>
          <w:lang w:val="fr-FR"/>
        </w:rPr>
      </w:pPr>
      <w:bookmarkStart w:id="107" w:name="_Toc202083287"/>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107"/>
    </w:p>
    <w:tbl>
      <w:tblPr>
        <w:tblStyle w:val="Grilledutableau"/>
        <w:tblW w:w="0" w:type="auto"/>
        <w:jc w:val="center"/>
        <w:tblLook w:val="04A0" w:firstRow="1" w:lastRow="0" w:firstColumn="1" w:lastColumn="0" w:noHBand="0" w:noVBand="1"/>
      </w:tblPr>
      <w:tblGrid>
        <w:gridCol w:w="1838"/>
        <w:gridCol w:w="7558"/>
      </w:tblGrid>
      <w:tr w:rsidR="003168FF" w14:paraId="13A6F934" w14:textId="77777777" w:rsidTr="00EA57A8">
        <w:trPr>
          <w:jc w:val="center"/>
        </w:trPr>
        <w:tc>
          <w:tcPr>
            <w:tcW w:w="1838" w:type="dxa"/>
            <w:shd w:val="clear" w:color="auto" w:fill="BDD6EE" w:themeFill="accent1" w:themeFillTint="66"/>
          </w:tcPr>
          <w:p w14:paraId="23B09F8F"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49E5E5A0"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3168FF" w:rsidRPr="0007078D" w14:paraId="5A191C97" w14:textId="77777777" w:rsidTr="00EA57A8">
        <w:trPr>
          <w:jc w:val="center"/>
        </w:trPr>
        <w:tc>
          <w:tcPr>
            <w:tcW w:w="1838" w:type="dxa"/>
            <w:vAlign w:val="center"/>
          </w:tcPr>
          <w:p w14:paraId="07B2FDB6" w14:textId="77777777" w:rsidR="003168FF" w:rsidRPr="003C2385" w:rsidRDefault="003168FF" w:rsidP="00EA57A8">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78BBDCF8" w14:textId="77777777" w:rsidR="003168FF" w:rsidRPr="00F16786" w:rsidRDefault="003168FF" w:rsidP="00EA57A8">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r w:rsidR="003168FF" w:rsidRPr="0007078D" w14:paraId="6ECC34DF" w14:textId="77777777" w:rsidTr="00EA57A8">
        <w:trPr>
          <w:jc w:val="center"/>
        </w:trPr>
        <w:tc>
          <w:tcPr>
            <w:tcW w:w="1838" w:type="dxa"/>
            <w:vAlign w:val="center"/>
          </w:tcPr>
          <w:p w14:paraId="106AA87F" w14:textId="77777777" w:rsidR="003168FF" w:rsidRPr="003C2385" w:rsidRDefault="003168FF" w:rsidP="00424032">
            <w:pPr>
              <w:spacing w:line="360" w:lineRule="auto"/>
              <w:jc w:val="both"/>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6CEC93B"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générer une paire de clés cryptographiques pour les besoins de signatures numériques à appliquer aux documents</w:t>
            </w:r>
            <w:r>
              <w:rPr>
                <w:rFonts w:ascii="Times New Roman" w:hAnsi="Times New Roman" w:cs="Times New Roman"/>
                <w:sz w:val="24"/>
                <w:szCs w:val="24"/>
                <w:lang w:val="fr-FR"/>
              </w:rPr>
              <w:t>.</w:t>
            </w:r>
          </w:p>
          <w:p w14:paraId="260AC602" w14:textId="77777777" w:rsidR="003168FF"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Pr>
                <w:rFonts w:ascii="Times New Roman" w:hAnsi="Times New Roman" w:cs="Times New Roman"/>
                <w:sz w:val="24"/>
                <w:szCs w:val="24"/>
                <w:lang w:val="fr-FR"/>
              </w:rPr>
              <w:t>.</w:t>
            </w:r>
          </w:p>
          <w:p w14:paraId="065B11F2"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2B15458D"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Relativement au fonctionnement de la blockchain, ces acteurs sont considérés comme un </w:t>
      </w:r>
      <w:r w:rsidRPr="00002C6F">
        <w:rPr>
          <w:rFonts w:ascii="Times New Roman" w:hAnsi="Times New Roman" w:cs="Times New Roman"/>
          <w:sz w:val="24"/>
          <w:szCs w:val="24"/>
          <w:lang w:val="fr-FR"/>
        </w:rPr>
        <w:t>compte de propriété externe (EOA)</w:t>
      </w:r>
      <w:r>
        <w:rPr>
          <w:rFonts w:ascii="Times New Roman" w:hAnsi="Times New Roman" w:cs="Times New Roman"/>
          <w:sz w:val="24"/>
          <w:szCs w:val="24"/>
          <w:lang w:val="fr-FR"/>
        </w:rPr>
        <w:t xml:space="preserve"> caractérisé par (exemple) :</w:t>
      </w:r>
    </w:p>
    <w:p w14:paraId="6A19F37C"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009EBDE8"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64E8294C"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lors que le contrat intelligent faisant la jonction entre la blockchain Ethereum et notre DApp ADOBLOCK dispose nécessairement d’un compte de contrat (CA) caractérisé par (exemple) :</w:t>
      </w:r>
    </w:p>
    <w:p w14:paraId="39853568" w14:textId="77777777" w:rsidR="003168FF" w:rsidRDefault="003168FF" w:rsidP="003168FF">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Pr="00505170">
        <w:rPr>
          <w:rFonts w:ascii="Times New Roman" w:hAnsi="Times New Roman" w:cs="Times New Roman"/>
          <w:i/>
          <w:szCs w:val="24"/>
          <w:lang w:val="fr-FR"/>
        </w:rPr>
        <w:t>0x3Db366A5908ec0384DEE67b0c37D6B3aB4003c35</w:t>
      </w:r>
      <w:r w:rsidRPr="00437214">
        <w:rPr>
          <w:rFonts w:ascii="Times New Roman" w:hAnsi="Times New Roman" w:cs="Times New Roman"/>
          <w:szCs w:val="24"/>
          <w:lang w:val="fr-FR"/>
        </w:rPr>
        <w:t>.</w:t>
      </w:r>
    </w:p>
    <w:p w14:paraId="465EB232" w14:textId="77777777" w:rsidR="003168FF" w:rsidRPr="008300DF" w:rsidRDefault="003168FF" w:rsidP="00A304E8">
      <w:pPr>
        <w:spacing w:after="0" w:line="360" w:lineRule="auto"/>
        <w:jc w:val="both"/>
        <w:rPr>
          <w:rFonts w:ascii="Times New Roman" w:hAnsi="Times New Roman" w:cs="Times New Roman"/>
          <w:sz w:val="24"/>
          <w:szCs w:val="24"/>
          <w:lang w:val="fr-FR"/>
        </w:rPr>
      </w:pPr>
    </w:p>
    <w:p w14:paraId="39E6F2B8" w14:textId="77777777" w:rsidR="003168FF" w:rsidRPr="001C333F" w:rsidRDefault="003168FF" w:rsidP="00F97025">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8" w:name="_Toc202084236"/>
      <w:r w:rsidRPr="001C333F">
        <w:rPr>
          <w:rFonts w:ascii="Times New Roman" w:hAnsi="Times New Roman" w:cs="Times New Roman"/>
          <w:b/>
          <w:color w:val="auto"/>
          <w:sz w:val="28"/>
          <w:lang w:val="fr-FR"/>
        </w:rPr>
        <w:t>Diagrammes de séquences</w:t>
      </w:r>
      <w:bookmarkEnd w:id="108"/>
    </w:p>
    <w:p w14:paraId="6BFA4C6A" w14:textId="25BC83B1" w:rsidR="003168FF" w:rsidRDefault="003168FF" w:rsidP="00F97025">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permet de mieux appréhender les interactions entre les acteurs et la solution selon un ordre chronologique lors de l’exécution d’une fonction de celle-ci. A travers la </w:t>
      </w:r>
      <w:r w:rsidRPr="00F278AE">
        <w:rPr>
          <w:rFonts w:ascii="Times New Roman" w:hAnsi="Times New Roman" w:cs="Times New Roman"/>
          <w:sz w:val="24"/>
          <w:szCs w:val="24"/>
          <w:lang w:val="fr-FR"/>
        </w:rPr>
        <w:lastRenderedPageBreak/>
        <w:t>figure 1</w:t>
      </w:r>
      <w:r w:rsidR="00617D9F">
        <w:rPr>
          <w:rFonts w:ascii="Times New Roman" w:hAnsi="Times New Roman" w:cs="Times New Roman"/>
          <w:sz w:val="24"/>
          <w:szCs w:val="24"/>
          <w:lang w:val="fr-FR"/>
        </w:rPr>
        <w:t>4</w:t>
      </w:r>
      <w:r w:rsidRPr="00F278AE">
        <w:rPr>
          <w:rFonts w:ascii="Times New Roman" w:hAnsi="Times New Roman" w:cs="Times New Roman"/>
          <w:sz w:val="24"/>
          <w:szCs w:val="24"/>
          <w:lang w:val="fr-FR"/>
        </w:rPr>
        <w:t xml:space="preserve"> </w:t>
      </w:r>
      <w:r>
        <w:rPr>
          <w:rFonts w:ascii="Times New Roman" w:hAnsi="Times New Roman" w:cs="Times New Roman"/>
          <w:sz w:val="24"/>
          <w:szCs w:val="24"/>
          <w:lang w:val="fr-FR"/>
        </w:rPr>
        <w:t>ci-dessous, nous présentons le diagramme de séquences d’enregistrement de document administratif dans la blockchain Ethereum</w:t>
      </w:r>
      <w:r w:rsidR="002D65B3">
        <w:rPr>
          <w:rFonts w:ascii="Times New Roman" w:hAnsi="Times New Roman" w:cs="Times New Roman"/>
          <w:sz w:val="24"/>
          <w:szCs w:val="24"/>
          <w:lang w:val="fr-FR"/>
        </w:rPr>
        <w:t xml:space="preserve"> à travers la DApp</w:t>
      </w:r>
      <w:r>
        <w:rPr>
          <w:rFonts w:ascii="Times New Roman" w:hAnsi="Times New Roman" w:cs="Times New Roman"/>
          <w:sz w:val="24"/>
          <w:szCs w:val="24"/>
          <w:lang w:val="fr-FR"/>
        </w:rPr>
        <w:t>. Cette opération d’enregistrement de document nécessite d’avoir une paire de clé (privée/publique) à renseigner dans le formulaire d’ajout.</w:t>
      </w:r>
    </w:p>
    <w:p w14:paraId="7C527AF6" w14:textId="77777777" w:rsidR="003168FF" w:rsidRPr="009377F2"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4F8AA7" wp14:editId="7986D53F">
            <wp:extent cx="5972810" cy="4513730"/>
            <wp:effectExtent l="0" t="0" r="8890" b="127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03442456" w14:textId="5C24EB2C" w:rsidR="003168FF" w:rsidRPr="00155080" w:rsidRDefault="003168FF" w:rsidP="003168FF">
      <w:pPr>
        <w:pStyle w:val="Lgende"/>
        <w:jc w:val="center"/>
        <w:rPr>
          <w:rFonts w:ascii="Times New Roman" w:hAnsi="Times New Roman" w:cs="Times New Roman"/>
          <w:color w:val="auto"/>
          <w:sz w:val="24"/>
          <w:szCs w:val="24"/>
          <w:lang w:val="fr-FR"/>
        </w:rPr>
      </w:pPr>
      <w:bookmarkStart w:id="109" w:name="_Toc202083279"/>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E85540">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109"/>
    </w:p>
    <w:p w14:paraId="6832992F" w14:textId="7A991647" w:rsidR="003168FF" w:rsidRDefault="003168FF" w:rsidP="00255D63">
      <w:pPr>
        <w:spacing w:before="240"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163E5A">
        <w:rPr>
          <w:rFonts w:ascii="Times New Roman" w:hAnsi="Times New Roman" w:cs="Times New Roman"/>
          <w:sz w:val="24"/>
          <w:szCs w:val="24"/>
          <w:lang w:val="fr-FR"/>
        </w:rPr>
        <w:t>5</w:t>
      </w:r>
      <w:r>
        <w:rPr>
          <w:rFonts w:ascii="Times New Roman" w:hAnsi="Times New Roman" w:cs="Times New Roman"/>
          <w:sz w:val="24"/>
          <w:szCs w:val="24"/>
          <w:lang w:val="fr-FR"/>
        </w:rPr>
        <w:t xml:space="preserve"> ci-dessous représente le diagramme de séquences d’authentification (ou de vérification) de document administratif depuis Ethereum. Pour cette opération de vérification, l’acteur a juste besoin d’avoir le document électronique à authentifier.</w:t>
      </w:r>
    </w:p>
    <w:p w14:paraId="782B84C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44AFD503" wp14:editId="288BA923">
            <wp:extent cx="5972810" cy="5109845"/>
            <wp:effectExtent l="0" t="0" r="889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3891BBEE" w14:textId="4BACA279" w:rsidR="003168FF" w:rsidRDefault="003168FF" w:rsidP="003168FF">
      <w:pPr>
        <w:pStyle w:val="Lgende"/>
        <w:spacing w:line="360" w:lineRule="auto"/>
        <w:jc w:val="center"/>
        <w:rPr>
          <w:rFonts w:ascii="Times New Roman" w:hAnsi="Times New Roman" w:cs="Times New Roman"/>
          <w:color w:val="auto"/>
          <w:sz w:val="24"/>
          <w:lang w:val="fr-FR"/>
        </w:rPr>
      </w:pPr>
      <w:bookmarkStart w:id="110" w:name="_Toc202083280"/>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110"/>
    </w:p>
    <w:p w14:paraId="489016E1" w14:textId="77777777" w:rsidR="006D3CCA" w:rsidRPr="006D3CCA" w:rsidRDefault="006D3CCA" w:rsidP="006D3CCA">
      <w:pPr>
        <w:spacing w:after="0"/>
        <w:jc w:val="both"/>
        <w:rPr>
          <w:rFonts w:ascii="Times New Roman" w:hAnsi="Times New Roman" w:cs="Times New Roman"/>
          <w:sz w:val="24"/>
          <w:lang w:val="fr-FR"/>
        </w:rPr>
      </w:pPr>
    </w:p>
    <w:p w14:paraId="49E37A31" w14:textId="77777777" w:rsidR="003168FF" w:rsidRPr="001C333F" w:rsidRDefault="003168FF" w:rsidP="002808B0">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11" w:name="_Toc202084237"/>
      <w:r w:rsidRPr="001C333F">
        <w:rPr>
          <w:rFonts w:ascii="Times New Roman" w:hAnsi="Times New Roman" w:cs="Times New Roman"/>
          <w:b/>
          <w:color w:val="auto"/>
          <w:sz w:val="28"/>
          <w:lang w:val="fr-FR"/>
        </w:rPr>
        <w:t>Diagramme d’interactions du contrat intelligent</w:t>
      </w:r>
      <w:bookmarkEnd w:id="111"/>
    </w:p>
    <w:p w14:paraId="36D396BF" w14:textId="736E2B1B" w:rsidR="003168FF" w:rsidRDefault="003168FF" w:rsidP="00AC2968">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Ce diagramme offre une vue graphique du contrat intelligent (pouvant être assimilé à un objet dans une conception orientée objets-relationnel) et ses interactions avec les comptes EOA. L'utilité</w:t>
      </w:r>
      <w:r w:rsidRPr="0029068D">
        <w:rPr>
          <w:rFonts w:ascii="Times New Roman" w:hAnsi="Times New Roman" w:cs="Times New Roman"/>
          <w:sz w:val="24"/>
          <w:szCs w:val="24"/>
          <w:lang w:val="fr-FR"/>
        </w:rPr>
        <w:t xml:space="preserve"> de notre contrat intelligent est de stocker un document administratif</w:t>
      </w:r>
      <w:r>
        <w:rPr>
          <w:rFonts w:ascii="Times New Roman" w:hAnsi="Times New Roman" w:cs="Times New Roman"/>
          <w:sz w:val="24"/>
          <w:szCs w:val="24"/>
          <w:lang w:val="fr-FR"/>
        </w:rPr>
        <w:t xml:space="preserve"> électronique</w:t>
      </w:r>
      <w:r w:rsidRPr="0029068D">
        <w:rPr>
          <w:rFonts w:ascii="Times New Roman" w:hAnsi="Times New Roman" w:cs="Times New Roman"/>
          <w:sz w:val="24"/>
          <w:szCs w:val="24"/>
          <w:lang w:val="fr-FR"/>
        </w:rPr>
        <w:t xml:space="preserve"> sur Ethereum et de pouvoir le retrouver à tout m</w:t>
      </w:r>
      <w:r>
        <w:rPr>
          <w:rFonts w:ascii="Times New Roman" w:hAnsi="Times New Roman" w:cs="Times New Roman"/>
          <w:sz w:val="24"/>
          <w:szCs w:val="24"/>
          <w:lang w:val="fr-FR"/>
        </w:rPr>
        <w:t xml:space="preserve">oment. Le contrat est dénommé </w:t>
      </w:r>
      <w:r w:rsidRPr="006D1E93">
        <w:rPr>
          <w:rFonts w:ascii="Times New Roman" w:hAnsi="Times New Roman" w:cs="Times New Roman"/>
          <w:b/>
          <w:i/>
          <w:sz w:val="24"/>
          <w:szCs w:val="24"/>
          <w:lang w:val="fr-FR"/>
        </w:rPr>
        <w:t>DocumentAdministratif</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voir code source à </w:t>
      </w:r>
      <w:r w:rsidRPr="008F0F60">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3) </w:t>
      </w:r>
      <w:r w:rsidRPr="0029068D">
        <w:rPr>
          <w:rFonts w:ascii="Times New Roman" w:hAnsi="Times New Roman" w:cs="Times New Roman"/>
          <w:sz w:val="24"/>
          <w:szCs w:val="24"/>
          <w:lang w:val="fr-FR"/>
        </w:rPr>
        <w:t>et son déploiement peut coûter</w:t>
      </w:r>
      <w:r>
        <w:rPr>
          <w:rStyle w:val="Appelnotedebasdep"/>
          <w:rFonts w:ascii="Times New Roman" w:hAnsi="Times New Roman" w:cs="Times New Roman"/>
          <w:sz w:val="24"/>
          <w:szCs w:val="24"/>
          <w:lang w:val="fr-FR"/>
        </w:rPr>
        <w:footnoteReference w:id="7"/>
      </w:r>
      <w:r>
        <w:rPr>
          <w:rFonts w:ascii="Times New Roman" w:hAnsi="Times New Roman" w:cs="Times New Roman"/>
          <w:sz w:val="24"/>
          <w:szCs w:val="24"/>
          <w:lang w:val="fr-FR"/>
        </w:rPr>
        <w:t xml:space="preserve"> environ</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782016 GAS, soit </w:t>
      </w:r>
      <w:r w:rsidRPr="00236F2F">
        <w:rPr>
          <w:rFonts w:ascii="Times New Roman" w:hAnsi="Times New Roman" w:cs="Times New Roman"/>
          <w:sz w:val="24"/>
          <w:szCs w:val="24"/>
          <w:lang w:val="fr-FR"/>
        </w:rPr>
        <w:t>1487.818208</w:t>
      </w:r>
      <w:r>
        <w:rPr>
          <w:rFonts w:ascii="Times New Roman" w:hAnsi="Times New Roman" w:cs="Times New Roman"/>
          <w:sz w:val="24"/>
          <w:szCs w:val="24"/>
          <w:lang w:val="fr-FR"/>
        </w:rPr>
        <w:t xml:space="preserve"> ETH </w:t>
      </w:r>
      <w:r>
        <w:rPr>
          <w:rFonts w:ascii="Times New Roman" w:hAnsi="Times New Roman" w:cs="Times New Roman"/>
          <w:sz w:val="24"/>
          <w:szCs w:val="24"/>
          <w:lang w:val="fr-FR"/>
        </w:rPr>
        <w:lastRenderedPageBreak/>
        <w:t xml:space="preserve">(avec 894334 GAS ou </w:t>
      </w:r>
      <w:r w:rsidRPr="003E0B1B">
        <w:rPr>
          <w:rFonts w:ascii="Times New Roman" w:hAnsi="Times New Roman" w:cs="Times New Roman"/>
          <w:sz w:val="24"/>
          <w:szCs w:val="24"/>
          <w:lang w:val="fr-FR"/>
        </w:rPr>
        <w:t>1701.50791</w:t>
      </w:r>
      <w:r>
        <w:rPr>
          <w:rFonts w:ascii="Times New Roman" w:hAnsi="Times New Roman" w:cs="Times New Roman"/>
          <w:sz w:val="24"/>
          <w:szCs w:val="24"/>
          <w:lang w:val="fr-FR"/>
        </w:rPr>
        <w:t xml:space="preserve"> ETH comme coût estimatif de transaction de création du contrat)</w:t>
      </w:r>
      <w:r w:rsidRPr="0029068D">
        <w:rPr>
          <w:rFonts w:ascii="Times New Roman" w:hAnsi="Times New Roman" w:cs="Times New Roman"/>
          <w:sz w:val="24"/>
          <w:szCs w:val="24"/>
          <w:lang w:val="fr-FR"/>
        </w:rPr>
        <w:t xml:space="preserve">. En tenant compte de notre approche, </w:t>
      </w:r>
      <w:r w:rsidRPr="00265FA2">
        <w:rPr>
          <w:rFonts w:ascii="Times New Roman" w:hAnsi="Times New Roman" w:cs="Times New Roman"/>
          <w:i/>
          <w:sz w:val="24"/>
          <w:szCs w:val="24"/>
          <w:lang w:val="fr-FR"/>
        </w:rPr>
        <w:t>DocumentAdministratif</w:t>
      </w:r>
      <w:r w:rsidRPr="0029068D">
        <w:rPr>
          <w:rFonts w:ascii="Times New Roman" w:hAnsi="Times New Roman" w:cs="Times New Roman"/>
          <w:sz w:val="24"/>
          <w:szCs w:val="24"/>
          <w:lang w:val="fr-FR"/>
        </w:rPr>
        <w:t xml:space="preserve"> est caractérisé par </w:t>
      </w:r>
      <w:r>
        <w:rPr>
          <w:rFonts w:ascii="Times New Roman" w:hAnsi="Times New Roman" w:cs="Times New Roman"/>
          <w:sz w:val="24"/>
          <w:szCs w:val="24"/>
          <w:lang w:val="fr-FR"/>
        </w:rPr>
        <w:t xml:space="preserve">une structure d'informations, un mapping, </w:t>
      </w:r>
      <w:r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Pr>
          <w:rFonts w:ascii="Times New Roman" w:hAnsi="Times New Roman" w:cs="Times New Roman"/>
          <w:sz w:val="24"/>
          <w:szCs w:val="24"/>
          <w:lang w:val="fr-FR"/>
        </w:rPr>
        <w:t>publique de l'auteur (</w:t>
      </w:r>
      <w:r w:rsidRPr="0029068D">
        <w:rPr>
          <w:rFonts w:ascii="Times New Roman" w:hAnsi="Times New Roman" w:cs="Times New Roman"/>
          <w:sz w:val="24"/>
          <w:szCs w:val="24"/>
          <w:lang w:val="fr-FR"/>
        </w:rPr>
        <w:t>signataire</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et le timestamp qui correspond à l'horodatage. Le mapping dénommé </w:t>
      </w:r>
      <w:r w:rsidRPr="00B44639">
        <w:rPr>
          <w:rFonts w:ascii="Times New Roman" w:hAnsi="Times New Roman" w:cs="Times New Roman"/>
          <w:b/>
          <w:i/>
          <w:sz w:val="24"/>
          <w:szCs w:val="24"/>
          <w:lang w:val="fr-FR"/>
        </w:rPr>
        <w:t>documents</w:t>
      </w:r>
      <w:r w:rsidRPr="00AB208B">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sert à mapper tout document</w:t>
      </w:r>
      <w:r>
        <w:rPr>
          <w:rFonts w:ascii="Times New Roman" w:hAnsi="Times New Roman" w:cs="Times New Roman"/>
          <w:sz w:val="24"/>
          <w:szCs w:val="24"/>
          <w:lang w:val="fr-FR"/>
        </w:rPr>
        <w:t xml:space="preserve"> administratif</w:t>
      </w:r>
      <w:r w:rsidRPr="0029068D">
        <w:rPr>
          <w:rFonts w:ascii="Times New Roman" w:hAnsi="Times New Roman" w:cs="Times New Roman"/>
          <w:sz w:val="24"/>
          <w:szCs w:val="24"/>
          <w:lang w:val="fr-FR"/>
        </w:rPr>
        <w:t xml:space="preserve"> par son hash dans la liste des documents qui seront </w:t>
      </w:r>
      <w:r>
        <w:rPr>
          <w:rFonts w:ascii="Times New Roman" w:hAnsi="Times New Roman" w:cs="Times New Roman"/>
          <w:sz w:val="24"/>
          <w:szCs w:val="24"/>
          <w:lang w:val="fr-FR"/>
        </w:rPr>
        <w:t xml:space="preserve">sur la blockchain. L'évènement </w:t>
      </w:r>
      <w:r w:rsidRPr="009C6F4B">
        <w:rPr>
          <w:rFonts w:ascii="Times New Roman" w:hAnsi="Times New Roman" w:cs="Times New Roman"/>
          <w:b/>
          <w:i/>
          <w:sz w:val="24"/>
          <w:szCs w:val="24"/>
          <w:lang w:val="fr-FR"/>
        </w:rPr>
        <w:t>DocumentStored</w:t>
      </w:r>
      <w:r w:rsidRPr="0029068D">
        <w:rPr>
          <w:rFonts w:ascii="Times New Roman" w:hAnsi="Times New Roman" w:cs="Times New Roman"/>
          <w:sz w:val="24"/>
          <w:szCs w:val="24"/>
          <w:lang w:val="fr-FR"/>
        </w:rPr>
        <w:t xml:space="preserve"> nous permet d'avo</w:t>
      </w:r>
      <w:r>
        <w:rPr>
          <w:rFonts w:ascii="Times New Roman" w:hAnsi="Times New Roman" w:cs="Times New Roman"/>
          <w:sz w:val="24"/>
          <w:szCs w:val="24"/>
          <w:lang w:val="fr-FR"/>
        </w:rPr>
        <w:t>ir une ré</w:t>
      </w:r>
      <w:r w:rsidRPr="0029068D">
        <w:rPr>
          <w:rFonts w:ascii="Times New Roman" w:hAnsi="Times New Roman" w:cs="Times New Roman"/>
          <w:sz w:val="24"/>
          <w:szCs w:val="24"/>
          <w:lang w:val="fr-FR"/>
        </w:rPr>
        <w:t xml:space="preserve">ponse personnalisée après l'enregistrement réussi d'un document sur Ethereum. Il crée un index </w:t>
      </w:r>
      <w:r>
        <w:rPr>
          <w:rFonts w:ascii="Times New Roman" w:hAnsi="Times New Roman" w:cs="Times New Roman"/>
          <w:sz w:val="24"/>
          <w:szCs w:val="24"/>
          <w:lang w:val="fr-FR"/>
        </w:rPr>
        <w:t>sur</w:t>
      </w:r>
      <w:r w:rsidRPr="0029068D">
        <w:rPr>
          <w:rFonts w:ascii="Times New Roman" w:hAnsi="Times New Roman" w:cs="Times New Roman"/>
          <w:sz w:val="24"/>
          <w:szCs w:val="24"/>
          <w:lang w:val="fr-FR"/>
        </w:rPr>
        <w:t xml:space="preserve"> Ethereum en se basant principalement </w:t>
      </w:r>
      <w:r>
        <w:rPr>
          <w:rFonts w:ascii="Times New Roman" w:hAnsi="Times New Roman" w:cs="Times New Roman"/>
          <w:sz w:val="24"/>
          <w:szCs w:val="24"/>
          <w:lang w:val="fr-FR"/>
        </w:rPr>
        <w:t xml:space="preserve">sur </w:t>
      </w:r>
      <w:r w:rsidRPr="0029068D">
        <w:rPr>
          <w:rFonts w:ascii="Times New Roman" w:hAnsi="Times New Roman" w:cs="Times New Roman"/>
          <w:sz w:val="24"/>
          <w:szCs w:val="24"/>
          <w:lang w:val="fr-FR"/>
        </w:rPr>
        <w:t>le hash du document. En cas d'échec d'enregistrement du document</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cet évènement est quand même émis à l'attention de l'utilisateur. </w:t>
      </w:r>
      <w:r w:rsidRPr="0037019C">
        <w:rPr>
          <w:rFonts w:ascii="Times New Roman" w:hAnsi="Times New Roman" w:cs="Times New Roman"/>
          <w:sz w:val="24"/>
          <w:szCs w:val="24"/>
        </w:rPr>
        <w:t xml:space="preserve">La fonction </w:t>
      </w:r>
      <w:r w:rsidRPr="0037019C">
        <w:rPr>
          <w:rFonts w:ascii="Times New Roman" w:hAnsi="Times New Roman" w:cs="Times New Roman"/>
          <w:b/>
          <w:i/>
          <w:sz w:val="24"/>
          <w:szCs w:val="24"/>
        </w:rPr>
        <w:t>storeAdministrativeDocument</w:t>
      </w:r>
      <w:r w:rsidRPr="0037019C">
        <w:rPr>
          <w:rFonts w:ascii="Times New Roman" w:hAnsi="Times New Roman" w:cs="Times New Roman"/>
          <w:b/>
          <w:sz w:val="24"/>
          <w:szCs w:val="24"/>
        </w:rPr>
        <w:t>(</w:t>
      </w:r>
      <w:r w:rsidRPr="0037019C">
        <w:rPr>
          <w:rFonts w:ascii="Times New Roman" w:hAnsi="Times New Roman" w:cs="Times New Roman"/>
          <w:i/>
          <w:sz w:val="24"/>
          <w:szCs w:val="24"/>
        </w:rPr>
        <w:t>string memory _hash, string memory _signedHash, string memory _publicKey</w:t>
      </w:r>
      <w:r w:rsidRPr="0037019C">
        <w:rPr>
          <w:rFonts w:ascii="Times New Roman" w:hAnsi="Times New Roman" w:cs="Times New Roman"/>
          <w:b/>
          <w:i/>
          <w:sz w:val="24"/>
          <w:szCs w:val="24"/>
        </w:rPr>
        <w:t>)</w:t>
      </w:r>
      <w:r w:rsidRPr="0037019C">
        <w:rPr>
          <w:rFonts w:ascii="Times New Roman" w:hAnsi="Times New Roman" w:cs="Times New Roman"/>
          <w:sz w:val="24"/>
          <w:szCs w:val="24"/>
        </w:rPr>
        <w:t xml:space="preserve"> sert à enregistrer un document sur Ethereum. </w:t>
      </w:r>
      <w:r>
        <w:rPr>
          <w:rFonts w:ascii="Times New Roman" w:hAnsi="Times New Roman" w:cs="Times New Roman"/>
          <w:sz w:val="24"/>
          <w:szCs w:val="24"/>
          <w:lang w:val="fr-FR"/>
        </w:rPr>
        <w:t>A cette occasion, Ethereum</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se charge de </w:t>
      </w:r>
      <w:r w:rsidRPr="0029068D">
        <w:rPr>
          <w:rFonts w:ascii="Times New Roman" w:hAnsi="Times New Roman" w:cs="Times New Roman"/>
          <w:sz w:val="24"/>
          <w:szCs w:val="24"/>
          <w:lang w:val="fr-FR"/>
        </w:rPr>
        <w:t>calcul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et </w:t>
      </w:r>
      <w:r>
        <w:rPr>
          <w:rFonts w:ascii="Times New Roman" w:hAnsi="Times New Roman" w:cs="Times New Roman"/>
          <w:sz w:val="24"/>
          <w:szCs w:val="24"/>
          <w:lang w:val="fr-FR"/>
        </w:rPr>
        <w:t>d’</w:t>
      </w:r>
      <w:r w:rsidRPr="0029068D">
        <w:rPr>
          <w:rFonts w:ascii="Times New Roman" w:hAnsi="Times New Roman" w:cs="Times New Roman"/>
          <w:sz w:val="24"/>
          <w:szCs w:val="24"/>
          <w:lang w:val="fr-FR"/>
        </w:rPr>
        <w:t>associ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l'horodatage</w:t>
      </w:r>
      <w:r>
        <w:rPr>
          <w:rFonts w:ascii="Times New Roman" w:hAnsi="Times New Roman" w:cs="Times New Roman"/>
          <w:sz w:val="24"/>
          <w:szCs w:val="24"/>
          <w:lang w:val="fr-FR"/>
        </w:rPr>
        <w:t xml:space="preserve"> à la structure d’informations</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Pr="0029068D">
        <w:rPr>
          <w:rFonts w:ascii="Times New Roman" w:hAnsi="Times New Roman" w:cs="Times New Roman"/>
          <w:sz w:val="24"/>
          <w:szCs w:val="24"/>
          <w:lang w:val="fr-FR"/>
        </w:rPr>
        <w:t xml:space="preserve">exécution </w:t>
      </w:r>
      <w:r>
        <w:rPr>
          <w:rFonts w:ascii="Times New Roman" w:hAnsi="Times New Roman" w:cs="Times New Roman"/>
          <w:sz w:val="24"/>
          <w:szCs w:val="24"/>
          <w:lang w:val="fr-FR"/>
        </w:rPr>
        <w:t xml:space="preserve">de cette fonction </w:t>
      </w:r>
      <w:r w:rsidRPr="0029068D">
        <w:rPr>
          <w:rFonts w:ascii="Times New Roman" w:hAnsi="Times New Roman" w:cs="Times New Roman"/>
          <w:sz w:val="24"/>
          <w:szCs w:val="24"/>
          <w:lang w:val="fr-FR"/>
        </w:rPr>
        <w:t>déclench</w:t>
      </w:r>
      <w:r>
        <w:rPr>
          <w:rFonts w:ascii="Times New Roman" w:hAnsi="Times New Roman" w:cs="Times New Roman"/>
          <w:sz w:val="24"/>
          <w:szCs w:val="24"/>
          <w:lang w:val="fr-FR"/>
        </w:rPr>
        <w:t>e</w:t>
      </w:r>
      <w:r w:rsidRPr="0029068D">
        <w:rPr>
          <w:rFonts w:ascii="Times New Roman" w:hAnsi="Times New Roman" w:cs="Times New Roman"/>
          <w:sz w:val="24"/>
          <w:szCs w:val="24"/>
          <w:lang w:val="fr-FR"/>
        </w:rPr>
        <w:t xml:space="preserve"> une transaction qui peut coûter</w:t>
      </w:r>
      <w:r>
        <w:rPr>
          <w:rStyle w:val="Appelnotedebasdep"/>
          <w:rFonts w:ascii="Times New Roman" w:hAnsi="Times New Roman" w:cs="Times New Roman"/>
          <w:sz w:val="24"/>
          <w:szCs w:val="24"/>
          <w:lang w:val="fr-FR"/>
        </w:rPr>
        <w:footnoteReference w:id="8"/>
      </w:r>
      <w:r w:rsidRPr="0029068D">
        <w:rPr>
          <w:rFonts w:ascii="Times New Roman" w:hAnsi="Times New Roman" w:cs="Times New Roman"/>
          <w:sz w:val="24"/>
          <w:szCs w:val="24"/>
          <w:lang w:val="fr-FR"/>
        </w:rPr>
        <w:t xml:space="preserve"> environ </w:t>
      </w:r>
      <w:r>
        <w:rPr>
          <w:rFonts w:ascii="Times New Roman" w:hAnsi="Times New Roman" w:cs="Times New Roman"/>
          <w:sz w:val="24"/>
          <w:szCs w:val="24"/>
          <w:lang w:val="fr-FR"/>
        </w:rPr>
        <w:t xml:space="preserve">304004 GAS, soit </w:t>
      </w:r>
      <w:r w:rsidRPr="00D47B0F">
        <w:rPr>
          <w:rFonts w:ascii="Times New Roman" w:hAnsi="Times New Roman" w:cs="Times New Roman"/>
          <w:sz w:val="24"/>
          <w:szCs w:val="24"/>
          <w:lang w:val="fr-FR"/>
        </w:rPr>
        <w:t>578.380349</w:t>
      </w:r>
      <w:r>
        <w:rPr>
          <w:rFonts w:ascii="Times New Roman" w:hAnsi="Times New Roman" w:cs="Times New Roman"/>
          <w:sz w:val="24"/>
          <w:szCs w:val="24"/>
          <w:lang w:val="fr-FR"/>
        </w:rPr>
        <w:t xml:space="preserve"> ETH (avec </w:t>
      </w:r>
      <w:r w:rsidRPr="008C0DBC">
        <w:rPr>
          <w:rFonts w:ascii="Times New Roman" w:hAnsi="Times New Roman" w:cs="Times New Roman"/>
          <w:sz w:val="24"/>
          <w:szCs w:val="24"/>
          <w:lang w:val="fr-FR"/>
        </w:rPr>
        <w:t>628.295438</w:t>
      </w:r>
      <w:r>
        <w:rPr>
          <w:rFonts w:ascii="Times New Roman" w:hAnsi="Times New Roman" w:cs="Times New Roman"/>
          <w:sz w:val="24"/>
          <w:szCs w:val="24"/>
          <w:lang w:val="fr-FR"/>
        </w:rPr>
        <w:t xml:space="preserve"> ETH, et </w:t>
      </w:r>
      <w:r w:rsidRPr="008C0DBC">
        <w:rPr>
          <w:rFonts w:ascii="Times New Roman" w:hAnsi="Times New Roman" w:cs="Times New Roman"/>
          <w:sz w:val="24"/>
          <w:szCs w:val="24"/>
          <w:lang w:val="fr-FR"/>
        </w:rPr>
        <w:t>379776</w:t>
      </w:r>
      <w:r>
        <w:rPr>
          <w:rFonts w:ascii="Times New Roman" w:hAnsi="Times New Roman" w:cs="Times New Roman"/>
          <w:sz w:val="24"/>
          <w:szCs w:val="24"/>
          <w:lang w:val="fr-FR"/>
        </w:rPr>
        <w:t xml:space="preserve"> GAS comme respectivement le coût estimatif de transaction et le gas limit</w:t>
      </w:r>
      <w:r w:rsidRPr="008C0DBC">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La fonction </w:t>
      </w:r>
      <w:r w:rsidRPr="00117CF6">
        <w:rPr>
          <w:rFonts w:ascii="Times New Roman" w:hAnsi="Times New Roman" w:cs="Times New Roman"/>
          <w:b/>
          <w:i/>
          <w:sz w:val="24"/>
          <w:szCs w:val="24"/>
          <w:lang w:val="fr-FR"/>
        </w:rPr>
        <w:t>getAdministrativeDocument(</w:t>
      </w:r>
      <w:r>
        <w:rPr>
          <w:rFonts w:ascii="Times New Roman" w:hAnsi="Times New Roman" w:cs="Times New Roman"/>
          <w:i/>
          <w:sz w:val="24"/>
          <w:szCs w:val="24"/>
          <w:lang w:val="fr-FR"/>
        </w:rPr>
        <w:t>string memory _hash</w:t>
      </w:r>
      <w:r w:rsidRPr="00117CF6">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permet de rechercher ou récupérer un document depuis la blockchain via le hash.</w:t>
      </w:r>
      <w:r>
        <w:rPr>
          <w:rFonts w:ascii="Times New Roman" w:hAnsi="Times New Roman" w:cs="Times New Roman"/>
          <w:sz w:val="24"/>
          <w:szCs w:val="24"/>
          <w:lang w:val="fr-FR"/>
        </w:rPr>
        <w:t xml:space="preserve"> Ceci est illustré par la </w:t>
      </w:r>
      <w:r w:rsidRPr="007C466A">
        <w:rPr>
          <w:rFonts w:ascii="Times New Roman" w:hAnsi="Times New Roman" w:cs="Times New Roman"/>
          <w:sz w:val="24"/>
          <w:szCs w:val="24"/>
          <w:lang w:val="fr-FR"/>
        </w:rPr>
        <w:t>figure 1</w:t>
      </w:r>
      <w:r w:rsidR="005E1D36">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w:t>
      </w:r>
    </w:p>
    <w:p w14:paraId="6E4AFB45"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E45D6A" wp14:editId="23E059BE">
            <wp:extent cx="5972810" cy="2327910"/>
            <wp:effectExtent l="0" t="0" r="889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4D9676C2" w14:textId="3321449A" w:rsidR="003168FF" w:rsidRDefault="003168FF" w:rsidP="003168FF">
      <w:pPr>
        <w:pStyle w:val="Lgende"/>
        <w:spacing w:after="0"/>
        <w:jc w:val="center"/>
        <w:rPr>
          <w:rFonts w:ascii="Times New Roman" w:hAnsi="Times New Roman" w:cs="Times New Roman"/>
          <w:noProof/>
          <w:color w:val="auto"/>
          <w:sz w:val="24"/>
          <w:lang w:val="fr-FR"/>
        </w:rPr>
      </w:pPr>
      <w:bookmarkStart w:id="112" w:name="_Toc202083281"/>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s entre le contrat</w:t>
      </w:r>
      <w:r>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112"/>
    </w:p>
    <w:p w14:paraId="2056D183" w14:textId="77777777" w:rsidR="003168FF" w:rsidRPr="00234112" w:rsidRDefault="003168FF" w:rsidP="00234112">
      <w:pPr>
        <w:spacing w:after="0" w:line="360" w:lineRule="auto"/>
        <w:jc w:val="both"/>
        <w:rPr>
          <w:rFonts w:ascii="Times New Roman" w:hAnsi="Times New Roman" w:cs="Times New Roman"/>
          <w:sz w:val="24"/>
          <w:lang w:val="fr-FR"/>
        </w:rPr>
      </w:pPr>
    </w:p>
    <w:p w14:paraId="6767DB98" w14:textId="3D1C25A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987B2C">
        <w:rPr>
          <w:rFonts w:ascii="Times New Roman" w:hAnsi="Times New Roman" w:cs="Times New Roman"/>
          <w:sz w:val="24"/>
          <w:szCs w:val="24"/>
          <w:lang w:val="fr-FR"/>
        </w:rPr>
        <w:t xml:space="preserve">nous </w:t>
      </w:r>
      <w:r w:rsidR="00611B01">
        <w:rPr>
          <w:rFonts w:ascii="Times New Roman" w:hAnsi="Times New Roman" w:cs="Times New Roman"/>
          <w:sz w:val="24"/>
          <w:szCs w:val="24"/>
          <w:lang w:val="fr-FR"/>
        </w:rPr>
        <w:t>utili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5F0E84D" w14:textId="7913C5A0" w:rsidR="00CE4404" w:rsidRPr="000A5B6D" w:rsidRDefault="00457C81" w:rsidP="008A3F2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13" w:name="_Toc184475265"/>
      <w:bookmarkStart w:id="114" w:name="_Toc202084238"/>
      <w:bookmarkStart w:id="115" w:name="_Toc20208431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113"/>
      <w:bookmarkEnd w:id="114"/>
      <w:bookmarkEnd w:id="115"/>
    </w:p>
    <w:p w14:paraId="52D9C4E8" w14:textId="166A97EE"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w:t>
      </w:r>
      <w:r w:rsidR="009E2D51">
        <w:rPr>
          <w:rFonts w:ascii="Times New Roman" w:hAnsi="Times New Roman" w:cs="Times New Roman"/>
          <w:sz w:val="24"/>
          <w:szCs w:val="24"/>
          <w:lang w:val="fr-FR"/>
        </w:rPr>
        <w:t>le protocole</w:t>
      </w:r>
      <w:r w:rsidR="0021680F">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 xml:space="preserve">ayant servi la réalisation de </w:t>
      </w:r>
      <w:r w:rsidR="009E2D51">
        <w:rPr>
          <w:rFonts w:ascii="Times New Roman" w:hAnsi="Times New Roman" w:cs="Times New Roman"/>
          <w:sz w:val="24"/>
          <w:szCs w:val="24"/>
          <w:lang w:val="fr-FR"/>
        </w:rPr>
        <w:t>la DApp basée sur notre</w:t>
      </w:r>
      <w:r w:rsidR="003E08BE">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w:t>
      </w:r>
      <w:r w:rsidR="00AF16DC">
        <w:rPr>
          <w:rFonts w:ascii="Times New Roman" w:hAnsi="Times New Roman" w:cs="Times New Roman"/>
          <w:sz w:val="24"/>
          <w:szCs w:val="24"/>
          <w:lang w:val="fr-FR"/>
        </w:rPr>
        <w:t>Nous présentons aussi l</w:t>
      </w:r>
      <w:r w:rsidR="00714C29">
        <w:rPr>
          <w:rFonts w:ascii="Times New Roman" w:hAnsi="Times New Roman" w:cs="Times New Roman"/>
          <w:sz w:val="24"/>
          <w:szCs w:val="24"/>
          <w:lang w:val="fr-FR"/>
        </w:rPr>
        <w:t>es outils et</w:t>
      </w:r>
      <w:r w:rsidR="00AF16DC">
        <w:rPr>
          <w:rFonts w:ascii="Times New Roman" w:hAnsi="Times New Roman" w:cs="Times New Roman"/>
          <w:sz w:val="24"/>
          <w:szCs w:val="24"/>
          <w:lang w:val="fr-FR"/>
        </w:rPr>
        <w:t xml:space="preserve"> les</w:t>
      </w:r>
      <w:r w:rsidR="00714C29">
        <w:rPr>
          <w:rFonts w:ascii="Times New Roman" w:hAnsi="Times New Roman" w:cs="Times New Roman"/>
          <w:sz w:val="24"/>
          <w:szCs w:val="24"/>
          <w:lang w:val="fr-FR"/>
        </w:rPr>
        <w:t xml:space="preserve"> technologies </w:t>
      </w:r>
      <w:r w:rsidR="00AF16DC">
        <w:rPr>
          <w:rFonts w:ascii="Times New Roman" w:hAnsi="Times New Roman" w:cs="Times New Roman"/>
          <w:sz w:val="24"/>
          <w:szCs w:val="24"/>
          <w:lang w:val="fr-FR"/>
        </w:rPr>
        <w:t xml:space="preserve">qui ont été </w:t>
      </w:r>
      <w:r w:rsidR="00714C29">
        <w:rPr>
          <w:rFonts w:ascii="Times New Roman" w:hAnsi="Times New Roman" w:cs="Times New Roman"/>
          <w:sz w:val="24"/>
          <w:szCs w:val="24"/>
          <w:lang w:val="fr-FR"/>
        </w:rPr>
        <w:t>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153905">
        <w:rPr>
          <w:rFonts w:ascii="Times New Roman" w:hAnsi="Times New Roman" w:cs="Times New Roman"/>
          <w:sz w:val="24"/>
          <w:szCs w:val="24"/>
          <w:lang w:val="fr-FR"/>
        </w:rPr>
        <w:t>,</w:t>
      </w:r>
      <w:r w:rsidR="005C5083">
        <w:rPr>
          <w:rFonts w:ascii="Times New Roman" w:hAnsi="Times New Roman" w:cs="Times New Roman"/>
          <w:sz w:val="24"/>
          <w:szCs w:val="24"/>
          <w:lang w:val="fr-FR"/>
        </w:rPr>
        <w:t xml:space="preserve"> suivi d’une discussion des résultats obtenus</w:t>
      </w:r>
      <w:r w:rsidR="00DC51A3">
        <w:rPr>
          <w:rFonts w:ascii="Times New Roman" w:hAnsi="Times New Roman" w:cs="Times New Roman"/>
          <w:sz w:val="24"/>
          <w:szCs w:val="24"/>
          <w:lang w:val="fr-FR"/>
        </w:rPr>
        <w:t>.</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9E2D51">
      <w:pPr>
        <w:spacing w:after="0" w:line="360" w:lineRule="auto"/>
        <w:ind w:firstLine="357"/>
        <w:jc w:val="both"/>
        <w:rPr>
          <w:rFonts w:ascii="Times New Roman" w:hAnsi="Times New Roman" w:cs="Times New Roman"/>
          <w:sz w:val="24"/>
          <w:szCs w:val="24"/>
          <w:lang w:val="fr-FR"/>
        </w:rPr>
      </w:pPr>
    </w:p>
    <w:p w14:paraId="0763DF50" w14:textId="77777777" w:rsidR="00811DE6" w:rsidRPr="0027677D" w:rsidRDefault="00DE5C7D" w:rsidP="00854D9E">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6" w:name="_Toc184475266"/>
      <w:bookmarkStart w:id="117" w:name="_Toc202084239"/>
      <w:bookmarkStart w:id="118" w:name="_Toc202084313"/>
      <w:r w:rsidRPr="0027677D">
        <w:rPr>
          <w:rFonts w:ascii="Times New Roman" w:hAnsi="Times New Roman" w:cs="Times New Roman"/>
          <w:b/>
          <w:color w:val="auto"/>
          <w:sz w:val="28"/>
          <w:lang w:val="fr-FR"/>
        </w:rPr>
        <w:t>Protocole d’implémentation</w:t>
      </w:r>
      <w:bookmarkEnd w:id="117"/>
      <w:bookmarkEnd w:id="118"/>
      <w:r w:rsidRPr="0027677D">
        <w:rPr>
          <w:rFonts w:ascii="Times New Roman" w:hAnsi="Times New Roman" w:cs="Times New Roman"/>
          <w:b/>
          <w:color w:val="auto"/>
          <w:sz w:val="28"/>
          <w:lang w:val="fr-FR"/>
        </w:rPr>
        <w:t xml:space="preserve"> </w:t>
      </w:r>
      <w:bookmarkEnd w:id="116"/>
    </w:p>
    <w:p w14:paraId="1D7AAA2D" w14:textId="639CF3D9" w:rsidR="00811DE6" w:rsidRDefault="00F97053" w:rsidP="00854D9E">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043F1C">
        <w:rPr>
          <w:rFonts w:ascii="Times New Roman" w:hAnsi="Times New Roman" w:cs="Times New Roman"/>
          <w:sz w:val="24"/>
          <w:szCs w:val="24"/>
          <w:lang w:val="fr-FR"/>
        </w:rPr>
        <w:t xml:space="preserve">de fréquence </w:t>
      </w:r>
      <w:r w:rsidR="00EB5F04">
        <w:rPr>
          <w:rFonts w:ascii="Times New Roman" w:hAnsi="Times New Roman" w:cs="Times New Roman"/>
          <w:sz w:val="24"/>
          <w:szCs w:val="24"/>
          <w:lang w:val="fr-FR"/>
        </w:rPr>
        <w:t>@</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fonctionnant sur</w:t>
      </w:r>
      <w:r w:rsidR="00EB011C">
        <w:rPr>
          <w:rFonts w:ascii="Times New Roman" w:hAnsi="Times New Roman" w:cs="Times New Roman"/>
          <w:sz w:val="24"/>
          <w:szCs w:val="24"/>
          <w:lang w:val="fr-FR"/>
        </w:rPr>
        <w:t xml:space="preserve"> un système d’exploitation</w:t>
      </w:r>
      <w:r w:rsidR="008E6D83">
        <w:rPr>
          <w:rFonts w:ascii="Times New Roman" w:hAnsi="Times New Roman" w:cs="Times New Roman"/>
          <w:sz w:val="24"/>
          <w:szCs w:val="24"/>
          <w:lang w:val="fr-FR"/>
        </w:rPr>
        <w:t xml:space="preserve">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9E5E8B">
        <w:rPr>
          <w:rFonts w:ascii="Times New Roman" w:hAnsi="Times New Roman" w:cs="Times New Roman"/>
          <w:sz w:val="24"/>
          <w:szCs w:val="24"/>
          <w:lang w:val="fr-FR"/>
        </w:rPr>
        <w:t>. Cet ordinateur est doté de</w:t>
      </w:r>
      <w:r w:rsidR="008B44B1">
        <w:rPr>
          <w:rFonts w:ascii="Times New Roman" w:hAnsi="Times New Roman" w:cs="Times New Roman"/>
          <w:sz w:val="24"/>
          <w:szCs w:val="24"/>
          <w:lang w:val="fr-FR"/>
        </w:rPr>
        <w:t xml:space="preserve">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w:t>
      </w:r>
      <w:r w:rsidR="00BE2E34">
        <w:rPr>
          <w:rFonts w:ascii="Times New Roman" w:hAnsi="Times New Roman" w:cs="Times New Roman"/>
          <w:sz w:val="24"/>
          <w:szCs w:val="24"/>
          <w:lang w:val="fr-FR"/>
        </w:rPr>
        <w:t>d’un disque SSD de stockage</w:t>
      </w:r>
      <w:r w:rsidR="00186AF6">
        <w:rPr>
          <w:rFonts w:ascii="Times New Roman" w:hAnsi="Times New Roman" w:cs="Times New Roman"/>
          <w:sz w:val="24"/>
          <w:szCs w:val="24"/>
          <w:lang w:val="fr-FR"/>
        </w:rPr>
        <w:t xml:space="preserve"> de</w:t>
      </w:r>
      <w:r w:rsidR="00BE2E34">
        <w:rPr>
          <w:rFonts w:ascii="Times New Roman" w:hAnsi="Times New Roman" w:cs="Times New Roman"/>
          <w:sz w:val="24"/>
          <w:szCs w:val="24"/>
          <w:lang w:val="fr-FR"/>
        </w:rPr>
        <w:t xml:space="preserve"> 256 Go</w:t>
      </w:r>
      <w:r w:rsidR="00EC4774">
        <w:rPr>
          <w:rFonts w:ascii="Times New Roman" w:hAnsi="Times New Roman" w:cs="Times New Roman"/>
          <w:sz w:val="24"/>
          <w:szCs w:val="24"/>
          <w:lang w:val="fr-FR"/>
        </w:rPr>
        <w:t>.</w:t>
      </w:r>
    </w:p>
    <w:p w14:paraId="5530D789" w14:textId="6E897EA5" w:rsidR="006C20A9" w:rsidRDefault="005D6C68" w:rsidP="00446227">
      <w:pPr>
        <w:spacing w:line="360" w:lineRule="auto"/>
        <w:ind w:firstLine="357"/>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5172C5">
        <w:rPr>
          <w:rFonts w:ascii="Times New Roman" w:hAnsi="Times New Roman" w:cs="Times New Roman"/>
          <w:sz w:val="24"/>
          <w:szCs w:val="24"/>
          <w:lang w:val="fr-FR"/>
        </w:rPr>
        <w:t xml:space="preserve"> de fréquence</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CB71B4">
        <w:rPr>
          <w:rFonts w:ascii="Times New Roman" w:hAnsi="Times New Roman" w:cs="Times New Roman"/>
          <w:sz w:val="24"/>
          <w:szCs w:val="24"/>
          <w:lang w:val="fr-FR"/>
        </w:rPr>
        <w:t xml:space="preserve">un système d’exploitation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902C26">
        <w:rPr>
          <w:rFonts w:ascii="Times New Roman" w:hAnsi="Times New Roman" w:cs="Times New Roman"/>
          <w:sz w:val="24"/>
          <w:szCs w:val="24"/>
          <w:lang w:val="fr-FR"/>
        </w:rPr>
        <w:t xml:space="preserve">. Cet ordinateur est quant à lui, doté de </w:t>
      </w:r>
      <w:r w:rsidR="000D410E" w:rsidRPr="00D47875">
        <w:rPr>
          <w:rFonts w:ascii="Times New Roman" w:hAnsi="Times New Roman" w:cs="Times New Roman"/>
          <w:sz w:val="24"/>
          <w:szCs w:val="24"/>
          <w:lang w:val="fr-FR"/>
        </w:rPr>
        <w:t>32 Go de RAM</w:t>
      </w:r>
      <w:r w:rsidR="00902C26">
        <w:rPr>
          <w:rFonts w:ascii="Times New Roman" w:hAnsi="Times New Roman" w:cs="Times New Roman"/>
          <w:sz w:val="24"/>
          <w:szCs w:val="24"/>
          <w:lang w:val="fr-FR"/>
        </w:rPr>
        <w:t xml:space="preserve"> </w:t>
      </w:r>
      <w:r w:rsidR="00902C26" w:rsidRPr="00D47875">
        <w:rPr>
          <w:rFonts w:ascii="Times New Roman" w:hAnsi="Times New Roman" w:cs="Times New Roman"/>
          <w:sz w:val="24"/>
          <w:szCs w:val="24"/>
          <w:lang w:val="fr-FR"/>
        </w:rPr>
        <w:t>DDR4</w:t>
      </w:r>
      <w:r w:rsidR="00902C26">
        <w:rPr>
          <w:rFonts w:ascii="Times New Roman" w:hAnsi="Times New Roman" w:cs="Times New Roman"/>
          <w:sz w:val="24"/>
          <w:szCs w:val="24"/>
          <w:lang w:val="fr-FR"/>
        </w:rPr>
        <w:t xml:space="preserve"> d’une vitesse de </w:t>
      </w:r>
      <w:r w:rsidR="00902C26" w:rsidRPr="00D47875">
        <w:rPr>
          <w:rFonts w:ascii="Times New Roman" w:hAnsi="Times New Roman" w:cs="Times New Roman"/>
          <w:sz w:val="24"/>
          <w:szCs w:val="24"/>
          <w:lang w:val="fr-FR"/>
        </w:rPr>
        <w:t xml:space="preserve">2667 MHz </w:t>
      </w:r>
      <w:r w:rsidR="000D410E" w:rsidRPr="00D47875">
        <w:rPr>
          <w:rFonts w:ascii="Times New Roman" w:hAnsi="Times New Roman" w:cs="Times New Roman"/>
          <w:sz w:val="24"/>
          <w:szCs w:val="24"/>
          <w:lang w:val="fr-FR"/>
        </w:rPr>
        <w:t xml:space="preserve">et </w:t>
      </w:r>
      <w:r w:rsidR="0001644B">
        <w:rPr>
          <w:rFonts w:ascii="Times New Roman" w:hAnsi="Times New Roman" w:cs="Times New Roman"/>
          <w:sz w:val="24"/>
          <w:szCs w:val="24"/>
          <w:lang w:val="fr-FR"/>
        </w:rPr>
        <w:t xml:space="preserve">d’un disque </w:t>
      </w:r>
      <w:r w:rsidR="000D410E" w:rsidRPr="00D47875">
        <w:rPr>
          <w:rFonts w:ascii="Times New Roman" w:hAnsi="Times New Roman" w:cs="Times New Roman"/>
          <w:sz w:val="24"/>
          <w:szCs w:val="24"/>
          <w:lang w:val="fr-FR"/>
        </w:rPr>
        <w:t>SSD de stockage</w:t>
      </w:r>
      <w:r w:rsidR="0001644B">
        <w:rPr>
          <w:rFonts w:ascii="Times New Roman" w:hAnsi="Times New Roman" w:cs="Times New Roman"/>
          <w:sz w:val="24"/>
          <w:szCs w:val="24"/>
          <w:lang w:val="fr-FR"/>
        </w:rPr>
        <w:t xml:space="preserve"> de </w:t>
      </w:r>
      <w:r w:rsidR="0001644B" w:rsidRPr="00D47875">
        <w:rPr>
          <w:rFonts w:ascii="Times New Roman" w:hAnsi="Times New Roman" w:cs="Times New Roman"/>
          <w:sz w:val="24"/>
          <w:szCs w:val="24"/>
          <w:lang w:val="fr-FR"/>
        </w:rPr>
        <w:t>1 To</w:t>
      </w:r>
      <w:r w:rsidR="000D410E" w:rsidRPr="00D47875">
        <w:rPr>
          <w:rFonts w:ascii="Times New Roman" w:hAnsi="Times New Roman" w:cs="Times New Roman"/>
          <w:sz w:val="24"/>
          <w:szCs w:val="24"/>
          <w:lang w:val="fr-FR"/>
        </w:rPr>
        <w:t>.</w:t>
      </w:r>
      <w:r w:rsidR="00446227">
        <w:rPr>
          <w:rFonts w:ascii="Times New Roman" w:hAnsi="Times New Roman" w:cs="Times New Roman"/>
          <w:sz w:val="24"/>
          <w:szCs w:val="24"/>
          <w:lang w:val="fr-FR"/>
        </w:rPr>
        <w:t xml:space="preserve"> </w:t>
      </w:r>
      <w:r w:rsidR="006C20A9">
        <w:rPr>
          <w:rFonts w:ascii="Times New Roman" w:hAnsi="Times New Roman" w:cs="Times New Roman"/>
          <w:sz w:val="24"/>
          <w:szCs w:val="24"/>
          <w:lang w:val="fr-FR"/>
        </w:rPr>
        <w:t>Cela nous permet de conclure que la DApp est multiplateforme.</w:t>
      </w:r>
    </w:p>
    <w:p w14:paraId="3F4F6828" w14:textId="50490057" w:rsidR="00174124" w:rsidRPr="00D47875" w:rsidRDefault="004E1AF7" w:rsidP="00D24D84">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A65D598" w14:textId="77777777" w:rsidR="005E1095" w:rsidRPr="00E9058E" w:rsidRDefault="005E1095" w:rsidP="00712E4A">
      <w:pPr>
        <w:spacing w:after="0" w:line="360" w:lineRule="auto"/>
        <w:jc w:val="both"/>
        <w:rPr>
          <w:rFonts w:ascii="Times New Roman" w:hAnsi="Times New Roman" w:cs="Times New Roman"/>
          <w:sz w:val="24"/>
          <w:lang w:val="fr-FR"/>
        </w:rPr>
      </w:pPr>
    </w:p>
    <w:p w14:paraId="20C0C55A" w14:textId="77777777" w:rsidR="000F2F35" w:rsidRPr="0027677D" w:rsidRDefault="000F2F35" w:rsidP="00E8221B">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9" w:name="_Toc202084240"/>
      <w:bookmarkStart w:id="120" w:name="_Toc202084314"/>
      <w:r w:rsidRPr="0027677D">
        <w:rPr>
          <w:rFonts w:ascii="Times New Roman" w:hAnsi="Times New Roman" w:cs="Times New Roman"/>
          <w:b/>
          <w:color w:val="auto"/>
          <w:sz w:val="28"/>
          <w:lang w:val="fr-FR"/>
        </w:rPr>
        <w:t>Outils et technologies utilisés</w:t>
      </w:r>
      <w:bookmarkEnd w:id="119"/>
      <w:bookmarkEnd w:id="120"/>
    </w:p>
    <w:p w14:paraId="1E5FD554" w14:textId="5184DEDD" w:rsidR="000F2F35" w:rsidRDefault="000F2F35" w:rsidP="00E8221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lastRenderedPageBreak/>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0"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5E98A8F4">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60C0C6D4">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1B5FFBD1" wp14:editId="5570BAF2">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lastRenderedPageBreak/>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BF7331C">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132B375A">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10889DAD"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0944101F">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SxP6iP7W","properties":{"formattedCitation":"[43]","plainCitation":"[43]","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anchor distT="0" distB="0" distL="114300" distR="114300" simplePos="0" relativeHeight="251672576" behindDoc="1" locked="0" layoutInCell="1" allowOverlap="1" wp14:anchorId="38806383" wp14:editId="1FE758BD">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8">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121" w:name="_Hlk200015173"/>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121"/>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9"/>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lastRenderedPageBreak/>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34720E">
      <w:pPr>
        <w:spacing w:after="0" w:line="360" w:lineRule="auto"/>
        <w:jc w:val="both"/>
        <w:rPr>
          <w:rFonts w:ascii="Times New Roman" w:hAnsi="Times New Roman" w:cs="Times New Roman"/>
          <w:sz w:val="24"/>
          <w:szCs w:val="24"/>
          <w:lang w:val="fr-FR"/>
        </w:rPr>
      </w:pPr>
    </w:p>
    <w:p w14:paraId="4F6855F9" w14:textId="0F3AD233" w:rsidR="003A2B0A" w:rsidRPr="0027677D" w:rsidRDefault="003A2B0A" w:rsidP="00FD491F">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22" w:name="_Toc202084241"/>
      <w:bookmarkStart w:id="123" w:name="_Toc202084315"/>
      <w:r w:rsidRPr="0027677D">
        <w:rPr>
          <w:rFonts w:ascii="Times New Roman" w:hAnsi="Times New Roman" w:cs="Times New Roman"/>
          <w:b/>
          <w:color w:val="auto"/>
          <w:sz w:val="28"/>
          <w:lang w:val="fr-FR"/>
        </w:rPr>
        <w:t>Démarche d’implémentation</w:t>
      </w:r>
      <w:bookmarkEnd w:id="122"/>
      <w:bookmarkEnd w:id="123"/>
    </w:p>
    <w:p w14:paraId="70B71962" w14:textId="77777777" w:rsidR="003A2B0A" w:rsidRDefault="006E15C7" w:rsidP="00FD491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lastRenderedPageBreak/>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374A71CE" w:rsidR="003A2B0A"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3DFCB68A" w14:textId="77777777" w:rsidR="00AB128F" w:rsidRPr="00B30CD6" w:rsidRDefault="00AB128F" w:rsidP="008275B5">
      <w:pPr>
        <w:spacing w:after="0" w:line="360" w:lineRule="auto"/>
        <w:jc w:val="both"/>
        <w:rPr>
          <w:rFonts w:ascii="Times New Roman" w:hAnsi="Times New Roman" w:cs="Times New Roman"/>
          <w:sz w:val="24"/>
          <w:szCs w:val="24"/>
          <w:lang w:val="fr-FR"/>
        </w:rPr>
      </w:pPr>
    </w:p>
    <w:p w14:paraId="77772626" w14:textId="09B5E900" w:rsidR="00457C81" w:rsidRPr="0027677D" w:rsidRDefault="00DE5C7D" w:rsidP="00030786">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24" w:name="_Toc184475267"/>
      <w:bookmarkStart w:id="125" w:name="_Toc202084242"/>
      <w:bookmarkStart w:id="126" w:name="_Toc202084316"/>
      <w:r w:rsidRPr="0027677D">
        <w:rPr>
          <w:rFonts w:ascii="Times New Roman" w:hAnsi="Times New Roman" w:cs="Times New Roman"/>
          <w:b/>
          <w:color w:val="auto"/>
          <w:sz w:val="28"/>
          <w:lang w:val="fr-FR"/>
        </w:rPr>
        <w:t>Présentation de la solution</w:t>
      </w:r>
      <w:bookmarkEnd w:id="124"/>
      <w:bookmarkEnd w:id="125"/>
      <w:bookmarkEnd w:id="126"/>
    </w:p>
    <w:p w14:paraId="30FF88B3" w14:textId="77777777" w:rsidR="001A528B" w:rsidRDefault="009C6AB0" w:rsidP="0003078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7F463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5372A344"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090707">
        <w:rPr>
          <w:rFonts w:ascii="Times New Roman" w:hAnsi="Times New Roman" w:cs="Times New Roman"/>
          <w:sz w:val="24"/>
          <w:szCs w:val="24"/>
          <w:lang w:val="fr-FR"/>
        </w:rPr>
        <w:t>7</w:t>
      </w:r>
      <w:r w:rsidR="00963FD1">
        <w:rPr>
          <w:rFonts w:ascii="Times New Roman" w:hAnsi="Times New Roman" w:cs="Times New Roman"/>
          <w:sz w:val="24"/>
          <w:szCs w:val="24"/>
          <w:lang w:val="fr-FR"/>
        </w:rPr>
        <w:t xml:space="preserve">, </w:t>
      </w:r>
      <w:r w:rsidR="00090707">
        <w:rPr>
          <w:rFonts w:ascii="Times New Roman" w:hAnsi="Times New Roman" w:cs="Times New Roman"/>
          <w:sz w:val="24"/>
          <w:szCs w:val="24"/>
          <w:lang w:val="fr-FR"/>
        </w:rPr>
        <w:t>18</w:t>
      </w:r>
      <w:r w:rsidR="00256DBE" w:rsidRPr="00626EE6">
        <w:rPr>
          <w:rFonts w:ascii="Times New Roman" w:hAnsi="Times New Roman" w:cs="Times New Roman"/>
          <w:sz w:val="24"/>
          <w:szCs w:val="24"/>
          <w:lang w:val="fr-FR"/>
        </w:rPr>
        <w:t xml:space="preserve"> et </w:t>
      </w:r>
      <w:r w:rsidR="00090707">
        <w:rPr>
          <w:rFonts w:ascii="Times New Roman" w:hAnsi="Times New Roman" w:cs="Times New Roman"/>
          <w:sz w:val="24"/>
          <w:szCs w:val="24"/>
          <w:lang w:val="fr-FR"/>
        </w:rPr>
        <w:t>19</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drawing>
          <wp:inline distT="0" distB="0" distL="0" distR="0" wp14:anchorId="10C6A53F" wp14:editId="2CD3F73D">
            <wp:extent cx="5966892" cy="2783840"/>
            <wp:effectExtent l="19050" t="19050" r="15240" b="1651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57616" cy="2826167"/>
                    </a:xfrm>
                    <a:prstGeom prst="rect">
                      <a:avLst/>
                    </a:prstGeom>
                    <a:ln>
                      <a:solidFill>
                        <a:schemeClr val="accent1"/>
                      </a:solidFill>
                    </a:ln>
                  </pic:spPr>
                </pic:pic>
              </a:graphicData>
            </a:graphic>
          </wp:inline>
        </w:drawing>
      </w:r>
    </w:p>
    <w:p w14:paraId="22DA856A" w14:textId="31AA7D23" w:rsidR="00CE6E75" w:rsidRPr="0089498F" w:rsidRDefault="00FF7BDE" w:rsidP="0089498F">
      <w:pPr>
        <w:pStyle w:val="Lgende"/>
        <w:jc w:val="center"/>
        <w:rPr>
          <w:rFonts w:ascii="Times New Roman" w:hAnsi="Times New Roman" w:cs="Times New Roman"/>
          <w:color w:val="auto"/>
          <w:sz w:val="36"/>
          <w:szCs w:val="24"/>
          <w:lang w:val="fr-FR"/>
        </w:rPr>
      </w:pPr>
      <w:bookmarkStart w:id="127" w:name="_Toc202083282"/>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127"/>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lastRenderedPageBreak/>
        <w:drawing>
          <wp:inline distT="0" distB="0" distL="0" distR="0" wp14:anchorId="28CAF388" wp14:editId="728476C3">
            <wp:extent cx="5973634" cy="3540369"/>
            <wp:effectExtent l="19050" t="19050" r="27305" b="2222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93328" cy="3552041"/>
                    </a:xfrm>
                    <a:prstGeom prst="rect">
                      <a:avLst/>
                    </a:prstGeom>
                    <a:ln>
                      <a:solidFill>
                        <a:schemeClr val="accent1"/>
                      </a:solidFill>
                    </a:ln>
                  </pic:spPr>
                </pic:pic>
              </a:graphicData>
            </a:graphic>
          </wp:inline>
        </w:drawing>
      </w:r>
    </w:p>
    <w:p w14:paraId="21E8C707" w14:textId="3617C4B7" w:rsidR="009273AE" w:rsidRPr="008F5754" w:rsidRDefault="00097ABC" w:rsidP="00097ABC">
      <w:pPr>
        <w:pStyle w:val="Lgende"/>
        <w:jc w:val="center"/>
        <w:rPr>
          <w:rFonts w:ascii="Times New Roman" w:hAnsi="Times New Roman" w:cs="Times New Roman"/>
          <w:color w:val="auto"/>
          <w:sz w:val="24"/>
          <w:szCs w:val="24"/>
          <w:lang w:val="fr-FR"/>
        </w:rPr>
      </w:pPr>
      <w:bookmarkStart w:id="128" w:name="_Toc202083283"/>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E85540">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28"/>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drawing>
          <wp:inline distT="0" distB="0" distL="0" distR="0" wp14:anchorId="09E1F3A8" wp14:editId="6C6471CB">
            <wp:extent cx="5976808" cy="3710354"/>
            <wp:effectExtent l="19050" t="19050" r="24130" b="2349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96926" cy="3722843"/>
                    </a:xfrm>
                    <a:prstGeom prst="rect">
                      <a:avLst/>
                    </a:prstGeom>
                    <a:ln>
                      <a:solidFill>
                        <a:schemeClr val="accent1"/>
                      </a:solidFill>
                    </a:ln>
                  </pic:spPr>
                </pic:pic>
              </a:graphicData>
            </a:graphic>
          </wp:inline>
        </w:drawing>
      </w:r>
    </w:p>
    <w:p w14:paraId="7082EAB9" w14:textId="1CE6E953" w:rsidR="009273AE" w:rsidRPr="005A1605" w:rsidRDefault="00520AC3" w:rsidP="00520AC3">
      <w:pPr>
        <w:pStyle w:val="Lgende"/>
        <w:jc w:val="center"/>
        <w:rPr>
          <w:rFonts w:ascii="Times New Roman" w:hAnsi="Times New Roman" w:cs="Times New Roman"/>
          <w:color w:val="auto"/>
          <w:sz w:val="36"/>
          <w:szCs w:val="24"/>
          <w:lang w:val="fr-FR"/>
        </w:rPr>
      </w:pPr>
      <w:bookmarkStart w:id="129" w:name="_Toc202083284"/>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29"/>
    </w:p>
    <w:p w14:paraId="6973AD05" w14:textId="77777777" w:rsidR="00B23BF3" w:rsidRPr="00B06449" w:rsidRDefault="00B23BF3" w:rsidP="00185B4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lastRenderedPageBreak/>
        <w:t>En front-office</w:t>
      </w:r>
    </w:p>
    <w:p w14:paraId="15C195BA" w14:textId="4A94FF1E"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C4832">
        <w:rPr>
          <w:rFonts w:ascii="Times New Roman" w:hAnsi="Times New Roman" w:cs="Times New Roman"/>
          <w:sz w:val="24"/>
          <w:szCs w:val="24"/>
          <w:lang w:val="fr-FR"/>
        </w:rPr>
        <w:t>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9A6927F">
            <wp:extent cx="5965448" cy="3153508"/>
            <wp:effectExtent l="0" t="0" r="0" b="889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07416" cy="3175693"/>
                    </a:xfrm>
                    <a:prstGeom prst="rect">
                      <a:avLst/>
                    </a:prstGeom>
                    <a:ln>
                      <a:noFill/>
                    </a:ln>
                  </pic:spPr>
                </pic:pic>
              </a:graphicData>
            </a:graphic>
          </wp:inline>
        </w:drawing>
      </w:r>
    </w:p>
    <w:p w14:paraId="286F2F9D" w14:textId="6241A0D1"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130" w:name="_Toc202083285"/>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30"/>
    </w:p>
    <w:p w14:paraId="527FC7A9" w14:textId="77777777" w:rsidR="00B431CF" w:rsidRPr="00DE336C" w:rsidRDefault="00B431CF" w:rsidP="00DE336C">
      <w:pPr>
        <w:spacing w:after="0"/>
        <w:jc w:val="both"/>
        <w:rPr>
          <w:rFonts w:ascii="Times New Roman" w:hAnsi="Times New Roman" w:cs="Times New Roman"/>
          <w:sz w:val="24"/>
          <w:lang w:val="fr-FR"/>
        </w:rPr>
      </w:pPr>
    </w:p>
    <w:p w14:paraId="4C8257C7" w14:textId="77777777" w:rsidR="00457C81" w:rsidRPr="0027677D" w:rsidRDefault="00DE5C7D" w:rsidP="005A5845">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31" w:name="_Toc184475268"/>
      <w:bookmarkStart w:id="132" w:name="_Toc202084243"/>
      <w:bookmarkStart w:id="133" w:name="_Toc202084317"/>
      <w:r w:rsidRPr="0027677D">
        <w:rPr>
          <w:rFonts w:ascii="Times New Roman" w:hAnsi="Times New Roman" w:cs="Times New Roman"/>
          <w:b/>
          <w:color w:val="auto"/>
          <w:sz w:val="28"/>
          <w:lang w:val="fr-FR"/>
        </w:rPr>
        <w:t>Discussion des résultats</w:t>
      </w:r>
      <w:bookmarkEnd w:id="131"/>
      <w:bookmarkEnd w:id="132"/>
      <w:bookmarkEnd w:id="133"/>
    </w:p>
    <w:p w14:paraId="3F6E3A8B" w14:textId="77777777" w:rsidR="00980E1D" w:rsidRDefault="00221619" w:rsidP="00C1364C">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57682B">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 xml:space="preserve">comme c’est le cas </w:t>
      </w:r>
      <w:r w:rsidR="00271F32">
        <w:rPr>
          <w:rFonts w:ascii="Times New Roman" w:hAnsi="Times New Roman" w:cs="Times New Roman"/>
          <w:sz w:val="24"/>
          <w:szCs w:val="24"/>
          <w:lang w:val="fr-FR"/>
        </w:rPr>
        <w:lastRenderedPageBreak/>
        <w:t>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EE7967" w14:textId="3A9BE832" w:rsidR="008E1F60" w:rsidRPr="006C35A6" w:rsidRDefault="00457C81" w:rsidP="00896D07">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34" w:name="_Toc184475269"/>
      <w:bookmarkStart w:id="135" w:name="_Toc202084244"/>
      <w:bookmarkStart w:id="136" w:name="_Toc202084318"/>
      <w:r w:rsidRPr="00153537">
        <w:rPr>
          <w:rFonts w:ascii="Times New Roman" w:eastAsiaTheme="majorEastAsia" w:hAnsi="Times New Roman" w:cs="Times New Roman"/>
          <w:b/>
          <w:sz w:val="24"/>
          <w:szCs w:val="24"/>
          <w:lang w:val="fr-FR"/>
        </w:rPr>
        <w:lastRenderedPageBreak/>
        <w:t>CONCLUSION ET PERSPECTIVES</w:t>
      </w:r>
      <w:bookmarkEnd w:id="134"/>
      <w:bookmarkEnd w:id="135"/>
      <w:bookmarkEnd w:id="136"/>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37" w:name="_Toc184475270"/>
      <w:bookmarkStart w:id="138" w:name="_Toc202084245"/>
      <w:bookmarkStart w:id="139" w:name="_Toc202084319"/>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37"/>
      <w:bookmarkEnd w:id="138"/>
      <w:bookmarkEnd w:id="139"/>
    </w:p>
    <w:p w14:paraId="706ABAF3" w14:textId="77777777" w:rsidR="006F014F" w:rsidRPr="006F014F" w:rsidRDefault="00313363"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fldChar w:fldCharType="begin"/>
      </w:r>
      <w:r w:rsidR="006F014F" w:rsidRPr="006F014F">
        <w:rPr>
          <w:rFonts w:ascii="Times New Roman" w:hAnsi="Times New Roman" w:cs="Times New Roman"/>
          <w:sz w:val="21"/>
          <w:szCs w:val="21"/>
          <w:lang w:val="fr-FR"/>
        </w:rPr>
        <w:instrText xml:space="preserve"> ADDIN ZOTERO_BIBL {"uncited":[],"omitted":[],"custom":[]} CSL_BIBLIOGRAPHY </w:instrText>
      </w:r>
      <w:r w:rsidRPr="006F014F">
        <w:rPr>
          <w:rFonts w:ascii="Times New Roman" w:hAnsi="Times New Roman" w:cs="Times New Roman"/>
          <w:sz w:val="21"/>
          <w:szCs w:val="21"/>
          <w:lang w:val="fr-FR"/>
        </w:rPr>
        <w:fldChar w:fldCharType="separate"/>
      </w:r>
      <w:r w:rsidR="006F014F" w:rsidRPr="006F014F">
        <w:rPr>
          <w:rFonts w:ascii="Times New Roman" w:hAnsi="Times New Roman" w:cs="Times New Roman"/>
          <w:sz w:val="21"/>
          <w:szCs w:val="21"/>
          <w:lang w:val="fr-FR"/>
        </w:rPr>
        <w:t>[1]</w:t>
      </w:r>
      <w:r w:rsidR="006F014F" w:rsidRPr="006F014F">
        <w:rPr>
          <w:rFonts w:ascii="Times New Roman" w:hAnsi="Times New Roman" w:cs="Times New Roman"/>
          <w:sz w:val="21"/>
          <w:szCs w:val="21"/>
          <w:lang w:val="fr-FR"/>
        </w:rPr>
        <w:tab/>
        <w:t>B. Anders, « Blockchain Demo ». Consulté le: 23 janvier 2025. [En ligne]. Disponible sur: https://andersbrownworth.com/blockchain/hash</w:t>
      </w:r>
    </w:p>
    <w:p w14:paraId="4992FE6D"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w:t>
      </w:r>
      <w:r w:rsidRPr="006F014F">
        <w:rPr>
          <w:rFonts w:ascii="Times New Roman" w:hAnsi="Times New Roman" w:cs="Times New Roman"/>
          <w:sz w:val="21"/>
          <w:szCs w:val="21"/>
          <w:lang w:val="fr-FR"/>
        </w:rPr>
        <w:tab/>
        <w:t xml:space="preserve">H. Anwar, « Blockchain Consortium: Top 20 Consortia You Should Check Out », </w:t>
      </w:r>
      <w:r w:rsidRPr="006F014F">
        <w:rPr>
          <w:rFonts w:ascii="Times New Roman" w:hAnsi="Times New Roman" w:cs="Times New Roman"/>
          <w:i/>
          <w:iCs/>
          <w:sz w:val="21"/>
          <w:szCs w:val="21"/>
          <w:lang w:val="fr-FR"/>
        </w:rPr>
        <w:t>101 Blockchains</w:t>
      </w:r>
      <w:r w:rsidRPr="006F014F">
        <w:rPr>
          <w:rFonts w:ascii="Times New Roman" w:hAnsi="Times New Roman" w:cs="Times New Roman"/>
          <w:sz w:val="21"/>
          <w:szCs w:val="21"/>
          <w:lang w:val="fr-FR"/>
        </w:rPr>
        <w:t>, 8 février 2021. Consulté le: 2 octobre 2024. [En ligne]. Disponible sur: https://101blockchains.com/blockchain-consortium/</w:t>
      </w:r>
    </w:p>
    <w:p w14:paraId="27378912"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3]</w:t>
      </w:r>
      <w:r w:rsidRPr="006F014F">
        <w:rPr>
          <w:rFonts w:ascii="Times New Roman" w:hAnsi="Times New Roman" w:cs="Times New Roman"/>
          <w:sz w:val="21"/>
          <w:szCs w:val="21"/>
        </w:rPr>
        <w:tab/>
        <w:t xml:space="preserve">A. Back </w:t>
      </w:r>
      <w:r w:rsidRPr="006F014F">
        <w:rPr>
          <w:rFonts w:ascii="Times New Roman" w:hAnsi="Times New Roman" w:cs="Times New Roman"/>
          <w:i/>
          <w:iCs/>
          <w:sz w:val="21"/>
          <w:szCs w:val="21"/>
        </w:rPr>
        <w:t>et al.</w:t>
      </w:r>
      <w:r w:rsidRPr="006F014F">
        <w:rPr>
          <w:rFonts w:ascii="Times New Roman" w:hAnsi="Times New Roman" w:cs="Times New Roman"/>
          <w:sz w:val="21"/>
          <w:szCs w:val="21"/>
        </w:rPr>
        <w:t>, « Enabling Blockchain Innovations with Pegged Sidechains », p. 25, oct. 2014.</w:t>
      </w:r>
    </w:p>
    <w:p w14:paraId="1892397B"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w:t>
      </w:r>
      <w:r w:rsidRPr="006F014F">
        <w:rPr>
          <w:rFonts w:ascii="Times New Roman" w:hAnsi="Times New Roman" w:cs="Times New Roman"/>
          <w:sz w:val="21"/>
          <w:szCs w:val="21"/>
          <w:lang w:val="fr-FR"/>
        </w:rPr>
        <w:tab/>
        <w:t>A. Bakhoum, « La Blockchain pour la Sécurisation des E-livrets scolaires », 2019. Consulté le: 10 septembre 2024. [En ligne]. Disponible sur: http://rivieresdusud.uasz.sn/xmlui/handle/123456789/1803</w:t>
      </w:r>
    </w:p>
    <w:p w14:paraId="3CB3D12A"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5]</w:t>
      </w:r>
      <w:r w:rsidRPr="006F014F">
        <w:rPr>
          <w:rFonts w:ascii="Times New Roman" w:hAnsi="Times New Roman" w:cs="Times New Roman"/>
          <w:sz w:val="21"/>
          <w:szCs w:val="21"/>
        </w:rPr>
        <w:tab/>
        <w:t xml:space="preserve">I. Bashir, </w:t>
      </w:r>
      <w:r w:rsidRPr="006F014F">
        <w:rPr>
          <w:rFonts w:ascii="Times New Roman" w:hAnsi="Times New Roman" w:cs="Times New Roman"/>
          <w:i/>
          <w:iCs/>
          <w:sz w:val="21"/>
          <w:szCs w:val="21"/>
        </w:rPr>
        <w:t>Mastering Blockchain</w:t>
      </w:r>
      <w:r w:rsidRPr="006F014F">
        <w:rPr>
          <w:rFonts w:ascii="Times New Roman" w:hAnsi="Times New Roman" w:cs="Times New Roman"/>
          <w:sz w:val="21"/>
          <w:szCs w:val="21"/>
        </w:rPr>
        <w:t>. Packt Publishing Ltd, 2017.</w:t>
      </w:r>
    </w:p>
    <w:p w14:paraId="596C1BE9"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6]</w:t>
      </w:r>
      <w:r w:rsidRPr="006F014F">
        <w:rPr>
          <w:rFonts w:ascii="Times New Roman" w:hAnsi="Times New Roman" w:cs="Times New Roman"/>
          <w:sz w:val="21"/>
          <w:szCs w:val="21"/>
        </w:rPr>
        <w:tab/>
        <w:t xml:space="preserve">D. Bayer, S. Haber, et W. S. Stornetta, « Improving the Efficiency and Reliability of Digital Time-Stamping », in </w:t>
      </w:r>
      <w:r w:rsidRPr="006F014F">
        <w:rPr>
          <w:rFonts w:ascii="Times New Roman" w:hAnsi="Times New Roman" w:cs="Times New Roman"/>
          <w:i/>
          <w:iCs/>
          <w:sz w:val="21"/>
          <w:szCs w:val="21"/>
        </w:rPr>
        <w:t>Sequences II</w:t>
      </w:r>
      <w:r w:rsidRPr="006F014F">
        <w:rPr>
          <w:rFonts w:ascii="Times New Roman" w:hAnsi="Times New Roman" w:cs="Times New Roman"/>
          <w:sz w:val="21"/>
          <w:szCs w:val="21"/>
        </w:rPr>
        <w:t>, R. Capocelli, A. De Santis, et U. Vaccaro, Éd., New York, NY: Springer, 1993, p. 329‑334. doi: 10.1007/978-1-4613-9323-8_24.</w:t>
      </w:r>
    </w:p>
    <w:p w14:paraId="2377A9D0"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7]</w:t>
      </w:r>
      <w:r w:rsidRPr="006F014F">
        <w:rPr>
          <w:rFonts w:ascii="Times New Roman" w:hAnsi="Times New Roman" w:cs="Times New Roman"/>
          <w:sz w:val="21"/>
          <w:szCs w:val="21"/>
          <w:lang w:val="fr-FR"/>
        </w:rPr>
        <w:tab/>
        <w:t xml:space="preserve">B. Bertrand, </w:t>
      </w:r>
      <w:r w:rsidRPr="006F014F">
        <w:rPr>
          <w:rFonts w:ascii="Times New Roman" w:hAnsi="Times New Roman" w:cs="Times New Roman"/>
          <w:i/>
          <w:iCs/>
          <w:sz w:val="21"/>
          <w:szCs w:val="21"/>
          <w:lang w:val="fr-FR"/>
        </w:rPr>
        <w:t>Loi 051 portant sur l’accès à l’information publique - CSC - BURKINA FASO</w:t>
      </w:r>
      <w:r w:rsidRPr="006F014F">
        <w:rPr>
          <w:rFonts w:ascii="Times New Roman" w:hAnsi="Times New Roman" w:cs="Times New Roman"/>
          <w:sz w:val="21"/>
          <w:szCs w:val="21"/>
          <w:lang w:val="fr-FR"/>
        </w:rPr>
        <w:t>. Consulté le: 16 septembre 2024. [En ligne]. Disponible sur: https://www.csc.bf/index.php/textes-de-reference/lois/item/76-loi-051-portant-sur-l-acces-a-l-information-publique</w:t>
      </w:r>
    </w:p>
    <w:p w14:paraId="40BA672E"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8]</w:t>
      </w:r>
      <w:r w:rsidRPr="006F014F">
        <w:rPr>
          <w:rFonts w:ascii="Times New Roman" w:hAnsi="Times New Roman" w:cs="Times New Roman"/>
          <w:sz w:val="21"/>
          <w:szCs w:val="21"/>
          <w:lang w:val="fr-FR"/>
        </w:rPr>
        <w:tab/>
        <w:t>R. Blancher, « Horodatage électronique : définition et fonctionnement », Evidency. Consulté le: 24 février 2025. [En ligne]. Disponible sur: https://evidency.io/horodatage-electronique-definition-et-fonctionnement/</w:t>
      </w:r>
    </w:p>
    <w:p w14:paraId="4A1528A7"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9]</w:t>
      </w:r>
      <w:r w:rsidRPr="006F014F">
        <w:rPr>
          <w:rFonts w:ascii="Times New Roman" w:hAnsi="Times New Roman" w:cs="Times New Roman"/>
          <w:sz w:val="21"/>
          <w:szCs w:val="21"/>
          <w:lang w:val="fr-FR"/>
        </w:rPr>
        <w:tab/>
        <w:t xml:space="preserve">T. Bourbotte, « C’est quoi Ethereum ? Nos explications pour tout savoir sur cette blockchain et sa cryptomonnaie ETH », </w:t>
      </w:r>
      <w:r w:rsidRPr="006F014F">
        <w:rPr>
          <w:rFonts w:ascii="Times New Roman" w:hAnsi="Times New Roman" w:cs="Times New Roman"/>
          <w:i/>
          <w:iCs/>
          <w:sz w:val="21"/>
          <w:szCs w:val="21"/>
          <w:lang w:val="fr-FR"/>
        </w:rPr>
        <w:t>Cryptoast</w:t>
      </w:r>
      <w:r w:rsidRPr="006F014F">
        <w:rPr>
          <w:rFonts w:ascii="Times New Roman" w:hAnsi="Times New Roman" w:cs="Times New Roman"/>
          <w:sz w:val="21"/>
          <w:szCs w:val="21"/>
          <w:lang w:val="fr-FR"/>
        </w:rPr>
        <w:t>, 20 décembre 2024. Consulté le: 10 février 2025. [En ligne]. Disponible sur: https://cryptoast.fr/fiche-ethereum/</w:t>
      </w:r>
    </w:p>
    <w:p w14:paraId="28C55973"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0]</w:t>
      </w:r>
      <w:r w:rsidRPr="006F014F">
        <w:rPr>
          <w:rFonts w:ascii="Times New Roman" w:hAnsi="Times New Roman" w:cs="Times New Roman"/>
          <w:sz w:val="21"/>
          <w:szCs w:val="21"/>
          <w:lang w:val="fr-FR"/>
        </w:rPr>
        <w:tab/>
        <w:t xml:space="preserve">C. de la sécurité des télécommunications Canada, « Conseils sur la configuration sécurisée des protocoles réseau (ITSP.40.062) », </w:t>
      </w:r>
      <w:r w:rsidRPr="006F014F">
        <w:rPr>
          <w:rFonts w:ascii="Times New Roman" w:hAnsi="Times New Roman" w:cs="Times New Roman"/>
          <w:i/>
          <w:iCs/>
          <w:sz w:val="21"/>
          <w:szCs w:val="21"/>
          <w:lang w:val="fr-FR"/>
        </w:rPr>
        <w:t>Centre canadien pour la cybersécurité</w:t>
      </w:r>
      <w:r w:rsidRPr="006F014F">
        <w:rPr>
          <w:rFonts w:ascii="Times New Roman" w:hAnsi="Times New Roman" w:cs="Times New Roman"/>
          <w:sz w:val="21"/>
          <w:szCs w:val="21"/>
          <w:lang w:val="fr-FR"/>
        </w:rPr>
        <w:t>, 15 octobre 2020. Consulté le: 18 avril 2025. [En ligne]. Disponible sur: https://www.cyber.gc.ca/fr/orientation/conseils-sur-la-configuration-securisee-des-protocoles-reseau-itsp40062</w:t>
      </w:r>
    </w:p>
    <w:p w14:paraId="36054EE5"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1]</w:t>
      </w:r>
      <w:r w:rsidRPr="006F014F">
        <w:rPr>
          <w:rFonts w:ascii="Times New Roman" w:hAnsi="Times New Roman" w:cs="Times New Roman"/>
          <w:sz w:val="21"/>
          <w:szCs w:val="21"/>
          <w:lang w:val="fr-FR"/>
        </w:rPr>
        <w:tab/>
        <w:t>DCRP/MAECR-BE, « Ministère des Affaires Etrangères du Burkina Faso ». Consulté le: 15 septembre 2024. [En ligne]. Disponible sur: https://www.facebook.com/share/p/yqFV712VwsjcHxne/?mibextid=oFDknk</w:t>
      </w:r>
    </w:p>
    <w:p w14:paraId="04B070ED"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2]</w:t>
      </w:r>
      <w:r w:rsidRPr="006F014F">
        <w:rPr>
          <w:rFonts w:ascii="Times New Roman" w:hAnsi="Times New Roman" w:cs="Times New Roman"/>
          <w:sz w:val="21"/>
          <w:szCs w:val="21"/>
          <w:lang w:val="fr-FR"/>
        </w:rPr>
        <w:tab/>
        <w:t>DCRP/MFPTPS, « Ministère de la Fonction Publique, du Travail et de la Protection Sociale ». Consulté le: 15 septembre 2024. [En ligne]. Disponible sur: https://www.facebook.com/share/p/kHPydXy6A1zMniK1/?mibextid=oFDknk</w:t>
      </w:r>
    </w:p>
    <w:p w14:paraId="7FE8DD61"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3]</w:t>
      </w:r>
      <w:r w:rsidRPr="006F014F">
        <w:rPr>
          <w:rFonts w:ascii="Times New Roman" w:hAnsi="Times New Roman" w:cs="Times New Roman"/>
          <w:sz w:val="21"/>
          <w:szCs w:val="21"/>
          <w:lang w:val="fr-FR"/>
        </w:rPr>
        <w:tab/>
        <w:t>Direction générale de l’INSD, « Démenti de recrutement d’étudiants ». Consulté le: 15 septembre 2024. [En ligne]. Disponible sur: https://www.facebook.com/share/p/DYayYQThHP2NLDbF/?mibextid=oFDknk</w:t>
      </w:r>
    </w:p>
    <w:p w14:paraId="2381D5AA"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4]</w:t>
      </w:r>
      <w:r w:rsidRPr="006F014F">
        <w:rPr>
          <w:rFonts w:ascii="Times New Roman" w:hAnsi="Times New Roman" w:cs="Times New Roman"/>
          <w:sz w:val="21"/>
          <w:szCs w:val="21"/>
          <w:lang w:val="fr-FR"/>
        </w:rPr>
        <w:tab/>
        <w:t>Douanes du Burkina Faso, « Service de Communication et des Relations Publiques de la Direction Générale des Douanes ». Consulté le: 15 septembre 2024. [En ligne]. Disponible sur: https://www.facebook.com/share/p/15f4cKVZ3P/</w:t>
      </w:r>
    </w:p>
    <w:p w14:paraId="46EEA550"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5]</w:t>
      </w:r>
      <w:r w:rsidRPr="006F014F">
        <w:rPr>
          <w:rFonts w:ascii="Times New Roman" w:hAnsi="Times New Roman" w:cs="Times New Roman"/>
          <w:sz w:val="21"/>
          <w:szCs w:val="21"/>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4C48BDA3"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6]</w:t>
      </w:r>
      <w:r w:rsidRPr="006F014F">
        <w:rPr>
          <w:rFonts w:ascii="Times New Roman" w:hAnsi="Times New Roman" w:cs="Times New Roman"/>
          <w:sz w:val="21"/>
          <w:szCs w:val="21"/>
          <w:lang w:val="fr-FR"/>
        </w:rPr>
        <w:tab/>
        <w:t>Ferr. Godebarge et R. Rossat, « Principes clés d’une application Blockchain », déc. 2016. Consulté le: 11 septembre 2024. [En ligne]. Disponible sur: https://www.academia.edu/download/56098741/GODEBARGE_ROSSAT_Blockchain-version-finale.pdf</w:t>
      </w:r>
    </w:p>
    <w:p w14:paraId="1D9FEC4F"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17]</w:t>
      </w:r>
      <w:r w:rsidRPr="006F014F">
        <w:rPr>
          <w:rFonts w:ascii="Times New Roman" w:hAnsi="Times New Roman" w:cs="Times New Roman"/>
          <w:sz w:val="21"/>
          <w:szCs w:val="21"/>
        </w:rPr>
        <w:tab/>
        <w:t xml:space="preserve">S. Haber et W. S. Stornetta, « How to time-stamp a digital document », </w:t>
      </w:r>
      <w:r w:rsidRPr="006F014F">
        <w:rPr>
          <w:rFonts w:ascii="Times New Roman" w:hAnsi="Times New Roman" w:cs="Times New Roman"/>
          <w:i/>
          <w:iCs/>
          <w:sz w:val="21"/>
          <w:szCs w:val="21"/>
        </w:rPr>
        <w:t>J. Cryptol.</w:t>
      </w:r>
      <w:r w:rsidRPr="006F014F">
        <w:rPr>
          <w:rFonts w:ascii="Times New Roman" w:hAnsi="Times New Roman" w:cs="Times New Roman"/>
          <w:sz w:val="21"/>
          <w:szCs w:val="21"/>
        </w:rPr>
        <w:t>, vol. 3, n</w:t>
      </w:r>
      <w:r w:rsidRPr="006F014F">
        <w:rPr>
          <w:rFonts w:ascii="Times New Roman" w:hAnsi="Times New Roman" w:cs="Times New Roman"/>
          <w:sz w:val="21"/>
          <w:szCs w:val="21"/>
          <w:vertAlign w:val="superscript"/>
        </w:rPr>
        <w:t>o</w:t>
      </w:r>
      <w:r w:rsidRPr="006F014F">
        <w:rPr>
          <w:rFonts w:ascii="Times New Roman" w:hAnsi="Times New Roman" w:cs="Times New Roman"/>
          <w:sz w:val="21"/>
          <w:szCs w:val="21"/>
        </w:rPr>
        <w:t xml:space="preserve"> 2, p. 99‑111, janv. 1991, doi: 10.1007/BF00196791.</w:t>
      </w:r>
    </w:p>
    <w:p w14:paraId="1B39613A"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8]</w:t>
      </w:r>
      <w:r w:rsidRPr="006F014F">
        <w:rPr>
          <w:rFonts w:ascii="Times New Roman" w:hAnsi="Times New Roman" w:cs="Times New Roman"/>
          <w:sz w:val="21"/>
          <w:szCs w:val="21"/>
          <w:lang w:val="fr-FR"/>
        </w:rPr>
        <w:tab/>
        <w:t xml:space="preserve">J.-L. Jonnaert, « Quelles différences entre blockchain publique et blockchain privée ? », </w:t>
      </w:r>
      <w:r w:rsidRPr="006F014F">
        <w:rPr>
          <w:rFonts w:ascii="Times New Roman" w:hAnsi="Times New Roman" w:cs="Times New Roman"/>
          <w:i/>
          <w:iCs/>
          <w:sz w:val="21"/>
          <w:szCs w:val="21"/>
          <w:lang w:val="fr-FR"/>
        </w:rPr>
        <w:t>Cryptoast</w:t>
      </w:r>
      <w:r w:rsidRPr="006F014F">
        <w:rPr>
          <w:rFonts w:ascii="Times New Roman" w:hAnsi="Times New Roman" w:cs="Times New Roman"/>
          <w:sz w:val="21"/>
          <w:szCs w:val="21"/>
          <w:lang w:val="fr-FR"/>
        </w:rPr>
        <w:t>, 12 juin 2023. Consulté le: 29 septembre 2024. [En ligne]. Disponible sur: https://cryptoast.fr/differences-blockchain-publique-blockchain-privee/</w:t>
      </w:r>
    </w:p>
    <w:p w14:paraId="0353AF56"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19]</w:t>
      </w:r>
      <w:r w:rsidRPr="006F014F">
        <w:rPr>
          <w:rFonts w:ascii="Times New Roman" w:hAnsi="Times New Roman" w:cs="Times New Roman"/>
          <w:sz w:val="21"/>
          <w:szCs w:val="21"/>
        </w:rPr>
        <w:tab/>
        <w:t xml:space="preserve">S. S. Kushwaha, S. Joshi, D. Singh, M. Kaur, et H.-N. Lee, « Systematic Review of Security Vulnerabilities in Ethereum Blockchain Smart Contract », </w:t>
      </w:r>
      <w:r w:rsidRPr="006F014F">
        <w:rPr>
          <w:rFonts w:ascii="Times New Roman" w:hAnsi="Times New Roman" w:cs="Times New Roman"/>
          <w:i/>
          <w:iCs/>
          <w:sz w:val="21"/>
          <w:szCs w:val="21"/>
        </w:rPr>
        <w:t>IEEE Access</w:t>
      </w:r>
      <w:r w:rsidRPr="006F014F">
        <w:rPr>
          <w:rFonts w:ascii="Times New Roman" w:hAnsi="Times New Roman" w:cs="Times New Roman"/>
          <w:sz w:val="21"/>
          <w:szCs w:val="21"/>
        </w:rPr>
        <w:t>, vol. 10, p. 6605‑6621, 2022, doi: 10.1109/ACCESS.2021.3140091.</w:t>
      </w:r>
    </w:p>
    <w:p w14:paraId="3C7A31BC"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lastRenderedPageBreak/>
        <w:t>[20]</w:t>
      </w:r>
      <w:r w:rsidRPr="006F014F">
        <w:rPr>
          <w:rFonts w:ascii="Times New Roman" w:hAnsi="Times New Roman" w:cs="Times New Roman"/>
          <w:sz w:val="21"/>
          <w:szCs w:val="21"/>
          <w:lang w:val="fr-FR"/>
        </w:rPr>
        <w:tab/>
        <w:t>É. Larousse, « Définitions : consensus - Dictionnaire de français Larousse ». Consulté le: 15 septembre 2024. [En ligne]. Disponible sur: https://www.larousse.fr/dictionnaires/francais/consensus/18357</w:t>
      </w:r>
    </w:p>
    <w:p w14:paraId="36D2DBAE"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21]</w:t>
      </w:r>
      <w:r w:rsidRPr="006F014F">
        <w:rPr>
          <w:rFonts w:ascii="Times New Roman" w:hAnsi="Times New Roman" w:cs="Times New Roman"/>
          <w:sz w:val="21"/>
          <w:szCs w:val="21"/>
        </w:rPr>
        <w:tab/>
        <w:t xml:space="preserve">I. Meirobie, A. P. Irawan, H. T. Sukmana, D. P. Lazirkha, et N. P. L. Santoso, « Framework Authentication e-document using Blockchain Technology on the Government system », </w:t>
      </w:r>
      <w:r w:rsidRPr="006F014F">
        <w:rPr>
          <w:rFonts w:ascii="Times New Roman" w:hAnsi="Times New Roman" w:cs="Times New Roman"/>
          <w:i/>
          <w:iCs/>
          <w:sz w:val="21"/>
          <w:szCs w:val="21"/>
        </w:rPr>
        <w:t>Int. J. Artif. Intell. Res.</w:t>
      </w:r>
      <w:r w:rsidRPr="006F014F">
        <w:rPr>
          <w:rFonts w:ascii="Times New Roman" w:hAnsi="Times New Roman" w:cs="Times New Roman"/>
          <w:sz w:val="21"/>
          <w:szCs w:val="21"/>
        </w:rPr>
        <w:t>, vol. 6, n</w:t>
      </w:r>
      <w:r w:rsidRPr="006F014F">
        <w:rPr>
          <w:rFonts w:ascii="Times New Roman" w:hAnsi="Times New Roman" w:cs="Times New Roman"/>
          <w:sz w:val="21"/>
          <w:szCs w:val="21"/>
          <w:vertAlign w:val="superscript"/>
        </w:rPr>
        <w:t>o</w:t>
      </w:r>
      <w:r w:rsidRPr="006F014F">
        <w:rPr>
          <w:rFonts w:ascii="Times New Roman" w:hAnsi="Times New Roman" w:cs="Times New Roman"/>
          <w:sz w:val="21"/>
          <w:szCs w:val="21"/>
        </w:rPr>
        <w:t xml:space="preserve"> 2, Art. n</w:t>
      </w:r>
      <w:r w:rsidRPr="006F014F">
        <w:rPr>
          <w:rFonts w:ascii="Times New Roman" w:hAnsi="Times New Roman" w:cs="Times New Roman"/>
          <w:sz w:val="21"/>
          <w:szCs w:val="21"/>
          <w:vertAlign w:val="superscript"/>
        </w:rPr>
        <w:t>o</w:t>
      </w:r>
      <w:r w:rsidRPr="006F014F">
        <w:rPr>
          <w:rFonts w:ascii="Times New Roman" w:hAnsi="Times New Roman" w:cs="Times New Roman"/>
          <w:sz w:val="21"/>
          <w:szCs w:val="21"/>
        </w:rPr>
        <w:t xml:space="preserve"> 2, déc. 2022, doi: 10.29099/ijair.v6i2.294.</w:t>
      </w:r>
    </w:p>
    <w:p w14:paraId="52427FA5"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2]</w:t>
      </w:r>
      <w:r w:rsidRPr="006F014F">
        <w:rPr>
          <w:rFonts w:ascii="Times New Roman" w:hAnsi="Times New Roman" w:cs="Times New Roman"/>
          <w:sz w:val="21"/>
          <w:szCs w:val="21"/>
          <w:lang w:val="fr-FR"/>
        </w:rPr>
        <w:tab/>
        <w:t>Ministère de l’Economie et des Finances du Burkina Faso, « ALERTE VIGILANCE ». Consulté le: 26 janvier 2025. [En ligne]. Disponible sur: https://www.facebook.com/share/p/1BP46UYXF9/</w:t>
      </w:r>
    </w:p>
    <w:p w14:paraId="5C27CA2F"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23]</w:t>
      </w:r>
      <w:r w:rsidRPr="006F014F">
        <w:rPr>
          <w:rFonts w:ascii="Times New Roman" w:hAnsi="Times New Roman" w:cs="Times New Roman"/>
          <w:sz w:val="21"/>
          <w:szCs w:val="21"/>
        </w:rPr>
        <w:tab/>
        <w:t>S. Nakamoto, « Bitcoin: A Peer-to-Peer Electronic Cash System », p. 9.</w:t>
      </w:r>
    </w:p>
    <w:p w14:paraId="7D8466D4"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4]</w:t>
      </w:r>
      <w:r w:rsidRPr="006F014F">
        <w:rPr>
          <w:rFonts w:ascii="Times New Roman" w:hAnsi="Times New Roman" w:cs="Times New Roman"/>
          <w:sz w:val="21"/>
          <w:szCs w:val="21"/>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5B69D996"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5]</w:t>
      </w:r>
      <w:r w:rsidRPr="006F014F">
        <w:rPr>
          <w:rFonts w:ascii="Times New Roman" w:hAnsi="Times New Roman" w:cs="Times New Roman"/>
          <w:sz w:val="21"/>
          <w:szCs w:val="21"/>
          <w:lang w:val="fr-FR"/>
        </w:rPr>
        <w:tab/>
        <w:t xml:space="preserve">A. A. Oussama, « CHAPITRE III : État de l’art de la Blockchain », in </w:t>
      </w:r>
      <w:r w:rsidRPr="006F014F">
        <w:rPr>
          <w:rFonts w:ascii="Times New Roman" w:hAnsi="Times New Roman" w:cs="Times New Roman"/>
          <w:i/>
          <w:iCs/>
          <w:sz w:val="21"/>
          <w:szCs w:val="21"/>
          <w:lang w:val="fr-FR"/>
        </w:rPr>
        <w:t>ResearchGate</w:t>
      </w:r>
      <w:r w:rsidRPr="006F014F">
        <w:rPr>
          <w:rFonts w:ascii="Times New Roman" w:hAnsi="Times New Roman" w:cs="Times New Roman"/>
          <w:sz w:val="21"/>
          <w:szCs w:val="21"/>
          <w:lang w:val="fr-FR"/>
        </w:rPr>
        <w:t>, 2019. Consulté le: 21 octobre 2024. [En ligne]. Disponible sur: https://www.researchgate.net/publication/335174496_CHAPITRE_III_Etat_de_l'art_de_la_Blockchain</w:t>
      </w:r>
    </w:p>
    <w:p w14:paraId="06CD3207"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6]</w:t>
      </w:r>
      <w:r w:rsidRPr="006F014F">
        <w:rPr>
          <w:rFonts w:ascii="Times New Roman" w:hAnsi="Times New Roman" w:cs="Times New Roman"/>
          <w:sz w:val="21"/>
          <w:szCs w:val="21"/>
          <w:lang w:val="fr-FR"/>
        </w:rPr>
        <w:tab/>
        <w:t>Remix, « Bienvenue dans la documentation de Remix ! — Documentation de Remix - Ethereum IDE 1 ». Consulté le: 28 avril 2025. [En ligne]. Disponible sur: https://remix-ide.readthedocs.io/en/latest/</w:t>
      </w:r>
    </w:p>
    <w:p w14:paraId="0904E48D"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27]</w:t>
      </w:r>
      <w:r w:rsidRPr="006F014F">
        <w:rPr>
          <w:rFonts w:ascii="Times New Roman" w:hAnsi="Times New Roman" w:cs="Times New Roman"/>
          <w:sz w:val="21"/>
          <w:szCs w:val="21"/>
        </w:rPr>
        <w:tab/>
        <w:t xml:space="preserve">R. Subramanian et T. Chino, « The State of Cryptocurrencies, Their Issues and Policy Interactions », </w:t>
      </w:r>
      <w:r w:rsidRPr="006F014F">
        <w:rPr>
          <w:rFonts w:ascii="Times New Roman" w:hAnsi="Times New Roman" w:cs="Times New Roman"/>
          <w:i/>
          <w:iCs/>
          <w:sz w:val="21"/>
          <w:szCs w:val="21"/>
        </w:rPr>
        <w:t>J. Int. Technol. Inf. Manag.</w:t>
      </w:r>
      <w:r w:rsidRPr="006F014F">
        <w:rPr>
          <w:rFonts w:ascii="Times New Roman" w:hAnsi="Times New Roman" w:cs="Times New Roman"/>
          <w:sz w:val="21"/>
          <w:szCs w:val="21"/>
        </w:rPr>
        <w:t>, vol. 24, n</w:t>
      </w:r>
      <w:r w:rsidRPr="006F014F">
        <w:rPr>
          <w:rFonts w:ascii="Times New Roman" w:hAnsi="Times New Roman" w:cs="Times New Roman"/>
          <w:sz w:val="21"/>
          <w:szCs w:val="21"/>
          <w:vertAlign w:val="superscript"/>
        </w:rPr>
        <w:t>o</w:t>
      </w:r>
      <w:r w:rsidRPr="006F014F">
        <w:rPr>
          <w:rFonts w:ascii="Times New Roman" w:hAnsi="Times New Roman" w:cs="Times New Roman"/>
          <w:sz w:val="21"/>
          <w:szCs w:val="21"/>
        </w:rPr>
        <w:t xml:space="preserve"> 3, p. 40, janv. 2015, doi: 10.58729/1941-6679.1045.</w:t>
      </w:r>
    </w:p>
    <w:p w14:paraId="1BC0BCEE"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28]</w:t>
      </w:r>
      <w:r w:rsidRPr="006F014F">
        <w:rPr>
          <w:rFonts w:ascii="Times New Roman" w:hAnsi="Times New Roman" w:cs="Times New Roman"/>
          <w:sz w:val="21"/>
          <w:szCs w:val="21"/>
        </w:rPr>
        <w:tab/>
        <w:t>T. Takenobu, « Ethereum EVM illustrated », p. 116.</w:t>
      </w:r>
    </w:p>
    <w:p w14:paraId="4C1CC9C8"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9]</w:t>
      </w:r>
      <w:r w:rsidRPr="006F014F">
        <w:rPr>
          <w:rFonts w:ascii="Times New Roman" w:hAnsi="Times New Roman" w:cs="Times New Roman"/>
          <w:sz w:val="21"/>
          <w:szCs w:val="21"/>
          <w:lang w:val="fr-FR"/>
        </w:rPr>
        <w:tab/>
        <w:t xml:space="preserve">« Blockchain : qu’est-ce qu’un Smart Contract et à quoi ça sert ? », </w:t>
      </w:r>
      <w:r w:rsidRPr="006F014F">
        <w:rPr>
          <w:rFonts w:ascii="Times New Roman" w:hAnsi="Times New Roman" w:cs="Times New Roman"/>
          <w:i/>
          <w:iCs/>
          <w:sz w:val="21"/>
          <w:szCs w:val="21"/>
          <w:lang w:val="fr-FR"/>
        </w:rPr>
        <w:t>LeMagIT</w:t>
      </w:r>
      <w:r w:rsidRPr="006F014F">
        <w:rPr>
          <w:rFonts w:ascii="Times New Roman" w:hAnsi="Times New Roman" w:cs="Times New Roman"/>
          <w:sz w:val="21"/>
          <w:szCs w:val="21"/>
          <w:lang w:val="fr-FR"/>
        </w:rPr>
        <w:t>, 23 novembre 2016. Consulté le: 5 février 2025. [En ligne]. Disponible sur: https://www.lemagit.fr/conseil/Blockchain-quest-ce-quun-Smart-Contract-et-a-quoi-ca-sert</w:t>
      </w:r>
    </w:p>
    <w:p w14:paraId="0775D6E6"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rPr>
        <w:t>[30]</w:t>
      </w:r>
      <w:r w:rsidRPr="006F014F">
        <w:rPr>
          <w:rFonts w:ascii="Times New Roman" w:hAnsi="Times New Roman" w:cs="Times New Roman"/>
          <w:sz w:val="21"/>
          <w:szCs w:val="21"/>
        </w:rPr>
        <w:tab/>
        <w:t xml:space="preserve">« QR vs. RFID, which is better? Find out which asset tags to use. », itemit. </w:t>
      </w:r>
      <w:r w:rsidRPr="006F014F">
        <w:rPr>
          <w:rFonts w:ascii="Times New Roman" w:hAnsi="Times New Roman" w:cs="Times New Roman"/>
          <w:sz w:val="21"/>
          <w:szCs w:val="21"/>
          <w:lang w:val="fr-FR"/>
        </w:rPr>
        <w:t>Consulté le: 25 février 2025. [En ligne]. Disponible sur: https://itemit.com/qr-vs-rfid-which-is-better/</w:t>
      </w:r>
    </w:p>
    <w:p w14:paraId="4EC1F5D8"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1]</w:t>
      </w:r>
      <w:r w:rsidRPr="006F014F">
        <w:rPr>
          <w:rFonts w:ascii="Times New Roman" w:hAnsi="Times New Roman" w:cs="Times New Roman"/>
          <w:sz w:val="21"/>
          <w:szCs w:val="21"/>
          <w:lang w:val="fr-FR"/>
        </w:rPr>
        <w:tab/>
        <w:t xml:space="preserve">« Qu’est-ce qu’un arbre Merkle? », </w:t>
      </w:r>
      <w:r w:rsidRPr="006F014F">
        <w:rPr>
          <w:rFonts w:ascii="Times New Roman" w:hAnsi="Times New Roman" w:cs="Times New Roman"/>
          <w:i/>
          <w:iCs/>
          <w:sz w:val="21"/>
          <w:szCs w:val="21"/>
          <w:lang w:val="fr-FR"/>
        </w:rPr>
        <w:t>Bit2Me Academy</w:t>
      </w:r>
      <w:r w:rsidRPr="006F014F">
        <w:rPr>
          <w:rFonts w:ascii="Times New Roman" w:hAnsi="Times New Roman" w:cs="Times New Roman"/>
          <w:sz w:val="21"/>
          <w:szCs w:val="21"/>
          <w:lang w:val="fr-FR"/>
        </w:rPr>
        <w:t>, 11 novembre 2019. Consulté le: 18 décembre 2024. [En ligne]. Disponible sur: https://academy.bit2me.com/fr/qu%27est-ce-qu%27un-arbre-merkle/</w:t>
      </w:r>
    </w:p>
    <w:p w14:paraId="02013378"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2]</w:t>
      </w:r>
      <w:r w:rsidRPr="006F014F">
        <w:rPr>
          <w:rFonts w:ascii="Times New Roman" w:hAnsi="Times New Roman" w:cs="Times New Roman"/>
          <w:sz w:val="21"/>
          <w:szCs w:val="21"/>
          <w:lang w:val="fr-FR"/>
        </w:rPr>
        <w:tab/>
        <w:t xml:space="preserve">« Qu’est-ce que le consensus ? Guide du débutant », </w:t>
      </w:r>
      <w:r w:rsidRPr="006F014F">
        <w:rPr>
          <w:rFonts w:ascii="Times New Roman" w:hAnsi="Times New Roman" w:cs="Times New Roman"/>
          <w:i/>
          <w:iCs/>
          <w:sz w:val="21"/>
          <w:szCs w:val="21"/>
          <w:lang w:val="fr-FR"/>
        </w:rPr>
        <w:t>Qu’est-ce que le consensus ? Guide du débutant</w:t>
      </w:r>
      <w:r w:rsidRPr="006F014F">
        <w:rPr>
          <w:rFonts w:ascii="Times New Roman" w:hAnsi="Times New Roman" w:cs="Times New Roman"/>
          <w:sz w:val="21"/>
          <w:szCs w:val="21"/>
          <w:lang w:val="fr-FR"/>
        </w:rPr>
        <w:t>, 13 mai 2022. Consulté le: 15 septembre 2024. [En ligne]. Disponible sur: https://crypto.com/fr/university/consensus-mechanisms-explained</w:t>
      </w:r>
    </w:p>
    <w:p w14:paraId="03202776"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rPr>
        <w:t>[33]</w:t>
      </w:r>
      <w:r w:rsidRPr="006F014F">
        <w:rPr>
          <w:rFonts w:ascii="Times New Roman" w:hAnsi="Times New Roman" w:cs="Times New Roman"/>
          <w:sz w:val="21"/>
          <w:szCs w:val="21"/>
        </w:rPr>
        <w:tab/>
        <w:t xml:space="preserve">« How to Agree: Different Types of Consensus for Blockchain », How to Agree: Different Types of Consensus for Blockchain. </w:t>
      </w:r>
      <w:r w:rsidRPr="006F014F">
        <w:rPr>
          <w:rFonts w:ascii="Times New Roman" w:hAnsi="Times New Roman" w:cs="Times New Roman"/>
          <w:sz w:val="21"/>
          <w:szCs w:val="21"/>
          <w:lang w:val="fr-FR"/>
        </w:rPr>
        <w:t>Consulté le: 1 février 2025. [En ligne]. Disponible sur: https://crypto.com/en/university/different-types-of-consensus-for-blockchain</w:t>
      </w:r>
    </w:p>
    <w:p w14:paraId="03969B70"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4]</w:t>
      </w:r>
      <w:r w:rsidRPr="006F014F">
        <w:rPr>
          <w:rFonts w:ascii="Times New Roman" w:hAnsi="Times New Roman" w:cs="Times New Roman"/>
          <w:sz w:val="21"/>
          <w:szCs w:val="21"/>
          <w:lang w:val="fr-FR"/>
        </w:rPr>
        <w:tab/>
        <w:t xml:space="preserve">« AXEM Technology | Quelle est la différence entre la RFID et le code QR ? Quelle est la meilleure solution pour votre activité ? », </w:t>
      </w:r>
      <w:r w:rsidRPr="006F014F">
        <w:rPr>
          <w:rFonts w:ascii="Times New Roman" w:hAnsi="Times New Roman" w:cs="Times New Roman"/>
          <w:i/>
          <w:iCs/>
          <w:sz w:val="21"/>
          <w:szCs w:val="21"/>
          <w:lang w:val="fr-FR"/>
        </w:rPr>
        <w:t>https://www.axemtec.com/</w:t>
      </w:r>
      <w:r w:rsidRPr="006F014F">
        <w:rPr>
          <w:rFonts w:ascii="Times New Roman" w:hAnsi="Times New Roman" w:cs="Times New Roman"/>
          <w:sz w:val="21"/>
          <w:szCs w:val="21"/>
          <w:lang w:val="fr-FR"/>
        </w:rPr>
        <w:t>, 7 décembre 2022. Consulté le: 25 février 2025. [En ligne]. Disponible sur: https://www.axemtec.com/rfid-vs-qr-code-whats-the-difference-which-one-is-better-for-your-business/</w:t>
      </w:r>
    </w:p>
    <w:p w14:paraId="43D5B953"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5]</w:t>
      </w:r>
      <w:r w:rsidRPr="006F014F">
        <w:rPr>
          <w:rFonts w:ascii="Times New Roman" w:hAnsi="Times New Roman" w:cs="Times New Roman"/>
          <w:sz w:val="21"/>
          <w:szCs w:val="21"/>
          <w:lang w:val="fr-FR"/>
        </w:rPr>
        <w:tab/>
        <w:t xml:space="preserve">« Hashing : voici comment fonctionne le hachage », </w:t>
      </w:r>
      <w:r w:rsidRPr="006F014F">
        <w:rPr>
          <w:rFonts w:ascii="Times New Roman" w:hAnsi="Times New Roman" w:cs="Times New Roman"/>
          <w:i/>
          <w:iCs/>
          <w:sz w:val="21"/>
          <w:szCs w:val="21"/>
          <w:lang w:val="fr-FR"/>
        </w:rPr>
        <w:t>IONOS Digital Guide</w:t>
      </w:r>
      <w:r w:rsidRPr="006F014F">
        <w:rPr>
          <w:rFonts w:ascii="Times New Roman" w:hAnsi="Times New Roman" w:cs="Times New Roman"/>
          <w:sz w:val="21"/>
          <w:szCs w:val="21"/>
          <w:lang w:val="fr-FR"/>
        </w:rPr>
        <w:t>, 22 février 2023. Consulté le: 24 février 2025. [En ligne]. Disponible sur: https://www.ionos.fr/digitalguide/sites-internet/developpement-web/hachage/</w:t>
      </w:r>
    </w:p>
    <w:p w14:paraId="79338CB7"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6]</w:t>
      </w:r>
      <w:r w:rsidRPr="006F014F">
        <w:rPr>
          <w:rFonts w:ascii="Times New Roman" w:hAnsi="Times New Roman" w:cs="Times New Roman"/>
          <w:sz w:val="21"/>
          <w:szCs w:val="21"/>
          <w:lang w:val="fr-FR"/>
        </w:rPr>
        <w:tab/>
        <w:t>« Smart contract : définition et fonctionnement ». Consulté le: 7 février 2025. [En ligne]. Disponible sur: https://www.captaincontrat.com/contrats-commerciaux-cgv/contrats-commerciaux/smart-contract-definition-et-fonctionnement-me-beaubourg-avocats</w:t>
      </w:r>
    </w:p>
    <w:p w14:paraId="49AA3A39"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7]</w:t>
      </w:r>
      <w:r w:rsidRPr="006F014F">
        <w:rPr>
          <w:rFonts w:ascii="Times New Roman" w:hAnsi="Times New Roman" w:cs="Times New Roman"/>
          <w:sz w:val="21"/>
          <w:szCs w:val="21"/>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22886C5C"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8]</w:t>
      </w:r>
      <w:r w:rsidRPr="006F014F">
        <w:rPr>
          <w:rFonts w:ascii="Times New Roman" w:hAnsi="Times New Roman" w:cs="Times New Roman"/>
          <w:sz w:val="21"/>
          <w:szCs w:val="21"/>
          <w:lang w:val="fr-FR"/>
        </w:rPr>
        <w:tab/>
        <w:t xml:space="preserve">« Introduction aux dApps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23 avril 2024. Consulté le: 12 février 2025. [En ligne]. Disponible sur: https://ethereum.org/fr/developers/docs/dapps/</w:t>
      </w:r>
    </w:p>
    <w:p w14:paraId="66B1BC1E"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9]</w:t>
      </w:r>
      <w:r w:rsidRPr="006F014F">
        <w:rPr>
          <w:rFonts w:ascii="Times New Roman" w:hAnsi="Times New Roman" w:cs="Times New Roman"/>
          <w:sz w:val="21"/>
          <w:szCs w:val="21"/>
          <w:lang w:val="fr-FR"/>
        </w:rPr>
        <w:tab/>
        <w:t xml:space="preserve">« Blocs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26 mai 2024. Consulté le: 17 février 2025. [En ligne]. Disponible sur: https://ethereum.org/fr/developers/docs/blocks/</w:t>
      </w:r>
    </w:p>
    <w:p w14:paraId="4B8ABBAA"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0]</w:t>
      </w:r>
      <w:r w:rsidRPr="006F014F">
        <w:rPr>
          <w:rFonts w:ascii="Times New Roman" w:hAnsi="Times New Roman" w:cs="Times New Roman"/>
          <w:sz w:val="21"/>
          <w:szCs w:val="21"/>
          <w:lang w:val="fr-FR"/>
        </w:rPr>
        <w:tab/>
        <w:t>« Consensus : Définition simple et facile du dictionnaire ». 9 juin 2024. Consulté le: 15 septembre 2024. [En ligne]. Disponible sur: https://www.linternaute.fr/dictionnaire/fr/definition/consensus/</w:t>
      </w:r>
    </w:p>
    <w:p w14:paraId="244E50C3"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lastRenderedPageBreak/>
        <w:t>[41]</w:t>
      </w:r>
      <w:r w:rsidRPr="006F014F">
        <w:rPr>
          <w:rFonts w:ascii="Times New Roman" w:hAnsi="Times New Roman" w:cs="Times New Roman"/>
          <w:sz w:val="21"/>
          <w:szCs w:val="21"/>
          <w:lang w:val="fr-FR"/>
        </w:rPr>
        <w:tab/>
        <w:t xml:space="preserve">« Comptes Ethereum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4 juillet 2024. Consulté le: 12 février 2025. [En ligne]. Disponible sur: https://ethereum.org/fr/developers/docs/accounts/</w:t>
      </w:r>
    </w:p>
    <w:p w14:paraId="6B7D00CF"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2]</w:t>
      </w:r>
      <w:r w:rsidRPr="006F014F">
        <w:rPr>
          <w:rFonts w:ascii="Times New Roman" w:hAnsi="Times New Roman" w:cs="Times New Roman"/>
          <w:sz w:val="21"/>
          <w:szCs w:val="21"/>
          <w:lang w:val="fr-FR"/>
        </w:rPr>
        <w:tab/>
        <w:t xml:space="preserve">« Transactions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11 août 2024. Consulté le: 15 février 2025. [En ligne]. Disponible sur: https://ethereum.org/fr/developers/docs/transactions/</w:t>
      </w:r>
    </w:p>
    <w:p w14:paraId="3594F957"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3]</w:t>
      </w:r>
      <w:r w:rsidRPr="006F014F">
        <w:rPr>
          <w:rFonts w:ascii="Times New Roman" w:hAnsi="Times New Roman" w:cs="Times New Roman"/>
          <w:sz w:val="21"/>
          <w:szCs w:val="21"/>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2F2E4710"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4]</w:t>
      </w:r>
      <w:r w:rsidRPr="006F014F">
        <w:rPr>
          <w:rFonts w:ascii="Times New Roman" w:hAnsi="Times New Roman" w:cs="Times New Roman"/>
          <w:sz w:val="21"/>
          <w:szCs w:val="21"/>
          <w:lang w:val="fr-FR"/>
        </w:rPr>
        <w:tab/>
        <w:t xml:space="preserve">« Nœuds et clients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9 octobre 2024. Consulté le: 12 février 2025. [En ligne]. Disponible sur: https://ethereum.org/fr/developers/docs/nodes-and-clients/</w:t>
      </w:r>
    </w:p>
    <w:p w14:paraId="1D68FD18"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5]</w:t>
      </w:r>
      <w:r w:rsidRPr="006F014F">
        <w:rPr>
          <w:rFonts w:ascii="Times New Roman" w:hAnsi="Times New Roman" w:cs="Times New Roman"/>
          <w:sz w:val="21"/>
          <w:szCs w:val="21"/>
          <w:lang w:val="fr-FR"/>
        </w:rPr>
        <w:tab/>
        <w:t xml:space="preserve">« Signature numérique », </w:t>
      </w:r>
      <w:r w:rsidRPr="006F014F">
        <w:rPr>
          <w:rFonts w:ascii="Times New Roman" w:hAnsi="Times New Roman" w:cs="Times New Roman"/>
          <w:i/>
          <w:iCs/>
          <w:sz w:val="21"/>
          <w:szCs w:val="21"/>
          <w:lang w:val="fr-FR"/>
        </w:rPr>
        <w:t>Wikipédia</w:t>
      </w:r>
      <w:r w:rsidRPr="006F014F">
        <w:rPr>
          <w:rFonts w:ascii="Times New Roman" w:hAnsi="Times New Roman" w:cs="Times New Roman"/>
          <w:sz w:val="21"/>
          <w:szCs w:val="21"/>
          <w:lang w:val="fr-FR"/>
        </w:rPr>
        <w:t>. 21 octobre 2024. Consulté le: 21 février 2025. [En ligne]. Disponible sur: https://fr.wikipedia.org/wiki/Signature_num%C3%A9rique</w:t>
      </w:r>
    </w:p>
    <w:p w14:paraId="5FC231BF"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6]</w:t>
      </w:r>
      <w:r w:rsidRPr="006F014F">
        <w:rPr>
          <w:rFonts w:ascii="Times New Roman" w:hAnsi="Times New Roman" w:cs="Times New Roman"/>
          <w:sz w:val="21"/>
          <w:szCs w:val="21"/>
          <w:lang w:val="fr-FR"/>
        </w:rPr>
        <w:tab/>
        <w:t>« Que sont les contrats intelligents ? | Les contrats intelligents expliqués | Kraken ». Consulté le: 8 février 2025. [En ligne]. Disponible sur: https://www.kraken.com/fr/learn/what-are-smart-contracts</w:t>
      </w:r>
    </w:p>
    <w:p w14:paraId="37FB56C9"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7]</w:t>
      </w:r>
      <w:r w:rsidRPr="006F014F">
        <w:rPr>
          <w:rFonts w:ascii="Times New Roman" w:hAnsi="Times New Roman" w:cs="Times New Roman"/>
          <w:sz w:val="21"/>
          <w:szCs w:val="21"/>
          <w:lang w:val="fr-FR"/>
        </w:rPr>
        <w:tab/>
        <w:t xml:space="preserve">« Machine virtuelle Ethereum (EVM)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13 décembre 2024. Consulté le: 12 février 2025. [En ligne]. Disponible sur: https://ethereum.org/fr/developers/docs/evm/</w:t>
      </w:r>
    </w:p>
    <w:p w14:paraId="403D3429"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8]</w:t>
      </w:r>
      <w:r w:rsidRPr="006F014F">
        <w:rPr>
          <w:rFonts w:ascii="Times New Roman" w:hAnsi="Times New Roman" w:cs="Times New Roman"/>
          <w:sz w:val="21"/>
          <w:szCs w:val="21"/>
          <w:lang w:val="fr-FR"/>
        </w:rPr>
        <w:tab/>
        <w:t xml:space="preserve">« Introduction à l’ether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13 décembre 2024. Consulté le: 12 février 2025. [En ligne]. Disponible sur: https://ethereum.org/fr/developers/docs/intro-to-ether/</w:t>
      </w:r>
    </w:p>
    <w:p w14:paraId="0706EC41"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9]</w:t>
      </w:r>
      <w:r w:rsidRPr="006F014F">
        <w:rPr>
          <w:rFonts w:ascii="Times New Roman" w:hAnsi="Times New Roman" w:cs="Times New Roman"/>
          <w:sz w:val="21"/>
          <w:szCs w:val="21"/>
          <w:lang w:val="fr-FR"/>
        </w:rPr>
        <w:tab/>
        <w:t>« Que sont les contrats intelligents sur la blockchain ? | IBM », 26 décembre 2024. Consulté le: 7 février 2025. [En ligne]. Disponible sur: https://www.ibm.com/fr-fr/topics/smart-contracts</w:t>
      </w:r>
    </w:p>
    <w:p w14:paraId="2FA2278C"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50]</w:t>
      </w:r>
      <w:r w:rsidRPr="006F014F">
        <w:rPr>
          <w:rFonts w:ascii="Times New Roman" w:hAnsi="Times New Roman" w:cs="Times New Roman"/>
          <w:sz w:val="21"/>
          <w:szCs w:val="21"/>
          <w:lang w:val="fr-FR"/>
        </w:rPr>
        <w:tab/>
        <w:t xml:space="preserve">« Blockchain », </w:t>
      </w:r>
      <w:r w:rsidRPr="006F014F">
        <w:rPr>
          <w:rFonts w:ascii="Times New Roman" w:hAnsi="Times New Roman" w:cs="Times New Roman"/>
          <w:i/>
          <w:iCs/>
          <w:sz w:val="21"/>
          <w:szCs w:val="21"/>
          <w:lang w:val="fr-FR"/>
        </w:rPr>
        <w:t>Wikipédia</w:t>
      </w:r>
      <w:r w:rsidRPr="006F014F">
        <w:rPr>
          <w:rFonts w:ascii="Times New Roman" w:hAnsi="Times New Roman" w:cs="Times New Roman"/>
          <w:sz w:val="21"/>
          <w:szCs w:val="21"/>
          <w:lang w:val="fr-FR"/>
        </w:rPr>
        <w:t>. 11 janvier 2025. Consulté le: 19 septembre 2024. [En ligne]. Disponible sur: https://fr.wikipedia.org/w/index.php?title=Blockchain&amp;oldid=222001944#Histoire</w:t>
      </w:r>
    </w:p>
    <w:p w14:paraId="7AD3E698"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51]</w:t>
      </w:r>
      <w:r w:rsidRPr="006F014F">
        <w:rPr>
          <w:rFonts w:ascii="Times New Roman" w:hAnsi="Times New Roman" w:cs="Times New Roman"/>
          <w:sz w:val="21"/>
          <w:szCs w:val="21"/>
          <w:lang w:val="fr-FR"/>
        </w:rPr>
        <w:tab/>
        <w:t xml:space="preserve">« Gaz et frais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14 janvier 2025. Consulté le: 15 février 2025. [En ligne]. Disponible sur: https://ethereum.org/fr/developers/docs/gas/</w:t>
      </w:r>
    </w:p>
    <w:p w14:paraId="2E425306"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52]</w:t>
      </w:r>
      <w:r w:rsidRPr="006F014F">
        <w:rPr>
          <w:rFonts w:ascii="Times New Roman" w:hAnsi="Times New Roman" w:cs="Times New Roman"/>
          <w:sz w:val="21"/>
          <w:szCs w:val="21"/>
          <w:lang w:val="fr-FR"/>
        </w:rPr>
        <w:tab/>
        <w:t xml:space="preserve">« Ethereum », </w:t>
      </w:r>
      <w:r w:rsidRPr="006F014F">
        <w:rPr>
          <w:rFonts w:ascii="Times New Roman" w:hAnsi="Times New Roman" w:cs="Times New Roman"/>
          <w:i/>
          <w:iCs/>
          <w:sz w:val="21"/>
          <w:szCs w:val="21"/>
          <w:lang w:val="fr-FR"/>
        </w:rPr>
        <w:t>Wikipédia</w:t>
      </w:r>
      <w:r w:rsidRPr="006F014F">
        <w:rPr>
          <w:rFonts w:ascii="Times New Roman" w:hAnsi="Times New Roman" w:cs="Times New Roman"/>
          <w:sz w:val="21"/>
          <w:szCs w:val="21"/>
          <w:lang w:val="fr-FR"/>
        </w:rPr>
        <w:t>. 22 janvier 2025. Consulté le: 10 février 2025. [En ligne]. Disponible sur: https://fr.wikipedia.org/wiki/Ethereum</w:t>
      </w:r>
    </w:p>
    <w:p w14:paraId="4177E61F"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53]</w:t>
      </w:r>
      <w:r w:rsidRPr="006F014F">
        <w:rPr>
          <w:rFonts w:ascii="Times New Roman" w:hAnsi="Times New Roman" w:cs="Times New Roman"/>
          <w:sz w:val="21"/>
          <w:szCs w:val="21"/>
          <w:lang w:val="fr-FR"/>
        </w:rPr>
        <w:tab/>
        <w:t xml:space="preserve">« Qu’est-ce qu’une attaque à 51% et quels sont les risques ? », </w:t>
      </w:r>
      <w:r w:rsidRPr="006F014F">
        <w:rPr>
          <w:rFonts w:ascii="Times New Roman" w:hAnsi="Times New Roman" w:cs="Times New Roman"/>
          <w:i/>
          <w:iCs/>
          <w:sz w:val="21"/>
          <w:szCs w:val="21"/>
          <w:lang w:val="fr-FR"/>
        </w:rPr>
        <w:t>coinbase</w:t>
      </w:r>
      <w:r w:rsidRPr="006F014F">
        <w:rPr>
          <w:rFonts w:ascii="Times New Roman" w:hAnsi="Times New Roman" w:cs="Times New Roman"/>
          <w:sz w:val="21"/>
          <w:szCs w:val="21"/>
          <w:lang w:val="fr-FR"/>
        </w:rPr>
        <w:t>. Consulté le: 3 février 2025. [En ligne]. Disponible sur: https://www.coinbase.com/fr/learn/crypto-glossary/what-is-a-51-percent-attack-and-what-are-the-risks</w:t>
      </w:r>
    </w:p>
    <w:p w14:paraId="2FC3FE0B"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54]</w:t>
      </w:r>
      <w:r w:rsidRPr="006F014F">
        <w:rPr>
          <w:rFonts w:ascii="Times New Roman" w:hAnsi="Times New Roman" w:cs="Times New Roman"/>
          <w:sz w:val="21"/>
          <w:szCs w:val="21"/>
          <w:lang w:val="fr-FR"/>
        </w:rPr>
        <w:tab/>
        <w:t xml:space="preserve">« Introduction aux contrats intelligents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Consulté le: 12 février 2025. [En ligne]. Disponible sur: https://ethereum.org/fr/developers/docs/smart-contracts/</w:t>
      </w:r>
    </w:p>
    <w:p w14:paraId="0CF5AA1D"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rPr>
        <w:t>[55]</w:t>
      </w:r>
      <w:r w:rsidRPr="006F014F">
        <w:rPr>
          <w:rFonts w:ascii="Times New Roman" w:hAnsi="Times New Roman" w:cs="Times New Roman"/>
          <w:sz w:val="21"/>
          <w:szCs w:val="21"/>
        </w:rPr>
        <w:tab/>
        <w:t xml:space="preserve">« ISO/TC 307 - Blockchain and distributed ledger technologies ». </w:t>
      </w:r>
      <w:r w:rsidRPr="006F014F">
        <w:rPr>
          <w:rFonts w:ascii="Times New Roman" w:hAnsi="Times New Roman" w:cs="Times New Roman"/>
          <w:sz w:val="21"/>
          <w:szCs w:val="21"/>
          <w:lang w:val="fr-FR"/>
        </w:rPr>
        <w:t>Consulté le: 31 octobre 2024. [En ligne]. Disponible sur: https://www.iso.org/committee/6266604/x/catalogue/p/1/u/1/w/0/d/0</w:t>
      </w:r>
    </w:p>
    <w:p w14:paraId="664A52B1" w14:textId="478BE444" w:rsidR="003C662E" w:rsidRPr="00C2690C" w:rsidRDefault="00313363" w:rsidP="006F014F">
      <w:pPr>
        <w:pStyle w:val="Bibliographie"/>
        <w:rPr>
          <w:rFonts w:ascii="Times New Roman" w:hAnsi="Times New Roman" w:cs="Times New Roman"/>
          <w:sz w:val="24"/>
          <w:szCs w:val="24"/>
          <w:lang w:val="fr-FR"/>
        </w:rPr>
      </w:pPr>
      <w:r w:rsidRPr="006F014F">
        <w:rPr>
          <w:rFonts w:ascii="Times New Roman" w:hAnsi="Times New Roman" w:cs="Times New Roman"/>
          <w:sz w:val="21"/>
          <w:szCs w:val="21"/>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0" w:name="_Toc184475271"/>
      <w:bookmarkStart w:id="141" w:name="_Toc202084246"/>
      <w:bookmarkStart w:id="142" w:name="_Toc202084320"/>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bookmarkEnd w:id="141"/>
      <w:bookmarkEnd w:id="142"/>
    </w:p>
    <w:sdt>
      <w:sdtPr>
        <w:rPr>
          <w:rFonts w:asciiTheme="minorHAnsi" w:eastAsiaTheme="minorHAnsi" w:hAnsiTheme="minorHAnsi" w:cstheme="minorBidi"/>
          <w:color w:val="auto"/>
          <w:sz w:val="22"/>
          <w:szCs w:val="22"/>
          <w:lang w:val="fr-FR"/>
        </w:rPr>
        <w:id w:val="2040164427"/>
        <w:docPartObj>
          <w:docPartGallery w:val="Table of Contents"/>
          <w:docPartUnique/>
        </w:docPartObj>
      </w:sdtPr>
      <w:sdtEndPr>
        <w:rPr>
          <w:b/>
          <w:bCs/>
        </w:rPr>
      </w:sdtEndPr>
      <w:sdtContent>
        <w:p w14:paraId="18ED2F81" w14:textId="6BF0650D" w:rsidR="00980CA1" w:rsidRPr="00980CA1" w:rsidRDefault="00980CA1">
          <w:pPr>
            <w:pStyle w:val="En-ttedetabledesmatires"/>
            <w:rPr>
              <w:sz w:val="2"/>
            </w:rPr>
          </w:pPr>
        </w:p>
        <w:p w14:paraId="679B120A" w14:textId="44CC2EC8" w:rsidR="00E154E0" w:rsidRDefault="00980CA1">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r>
            <w:fldChar w:fldCharType="begin"/>
          </w:r>
          <w:r>
            <w:instrText xml:space="preserve"> TOC \o "1-3" \h \z \u </w:instrText>
          </w:r>
          <w:r>
            <w:fldChar w:fldCharType="separate"/>
          </w:r>
          <w:hyperlink w:anchor="_Toc202084200" w:history="1">
            <w:r w:rsidR="00E154E0" w:rsidRPr="009E09F7">
              <w:rPr>
                <w:rStyle w:val="Lienhypertexte"/>
                <w:rFonts w:ascii="Times New Roman" w:eastAsiaTheme="majorEastAsia" w:hAnsi="Times New Roman" w:cs="Times New Roman"/>
                <w:noProof/>
                <w:lang w:val="fr-FR"/>
              </w:rPr>
              <w:t>DÉDICACE</w:t>
            </w:r>
            <w:r w:rsidR="00E154E0">
              <w:rPr>
                <w:noProof/>
                <w:webHidden/>
              </w:rPr>
              <w:tab/>
            </w:r>
            <w:r w:rsidR="00E154E0">
              <w:rPr>
                <w:noProof/>
                <w:webHidden/>
              </w:rPr>
              <w:fldChar w:fldCharType="begin"/>
            </w:r>
            <w:r w:rsidR="00E154E0">
              <w:rPr>
                <w:noProof/>
                <w:webHidden/>
              </w:rPr>
              <w:instrText xml:space="preserve"> PAGEREF _Toc202084200 \h </w:instrText>
            </w:r>
            <w:r w:rsidR="00E154E0">
              <w:rPr>
                <w:noProof/>
                <w:webHidden/>
              </w:rPr>
            </w:r>
            <w:r w:rsidR="00E154E0">
              <w:rPr>
                <w:noProof/>
                <w:webHidden/>
              </w:rPr>
              <w:fldChar w:fldCharType="separate"/>
            </w:r>
            <w:r w:rsidR="00E85540">
              <w:rPr>
                <w:noProof/>
                <w:webHidden/>
              </w:rPr>
              <w:t>i</w:t>
            </w:r>
            <w:r w:rsidR="00E154E0">
              <w:rPr>
                <w:noProof/>
                <w:webHidden/>
              </w:rPr>
              <w:fldChar w:fldCharType="end"/>
            </w:r>
          </w:hyperlink>
        </w:p>
        <w:p w14:paraId="430FF109" w14:textId="67A4D2E1"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1" w:history="1">
            <w:r w:rsidRPr="009E09F7">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2084201 \h </w:instrText>
            </w:r>
            <w:r>
              <w:rPr>
                <w:noProof/>
                <w:webHidden/>
              </w:rPr>
            </w:r>
            <w:r>
              <w:rPr>
                <w:noProof/>
                <w:webHidden/>
              </w:rPr>
              <w:fldChar w:fldCharType="separate"/>
            </w:r>
            <w:r w:rsidR="00E85540">
              <w:rPr>
                <w:noProof/>
                <w:webHidden/>
              </w:rPr>
              <w:t>ii</w:t>
            </w:r>
            <w:r>
              <w:rPr>
                <w:noProof/>
                <w:webHidden/>
              </w:rPr>
              <w:fldChar w:fldCharType="end"/>
            </w:r>
          </w:hyperlink>
        </w:p>
        <w:p w14:paraId="559EB338" w14:textId="22FDC351"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2" w:history="1">
            <w:r w:rsidRPr="009E09F7">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2084202 \h </w:instrText>
            </w:r>
            <w:r>
              <w:rPr>
                <w:noProof/>
                <w:webHidden/>
              </w:rPr>
            </w:r>
            <w:r>
              <w:rPr>
                <w:noProof/>
                <w:webHidden/>
              </w:rPr>
              <w:fldChar w:fldCharType="separate"/>
            </w:r>
            <w:r w:rsidR="00E85540">
              <w:rPr>
                <w:noProof/>
                <w:webHidden/>
              </w:rPr>
              <w:t>iii</w:t>
            </w:r>
            <w:r>
              <w:rPr>
                <w:noProof/>
                <w:webHidden/>
              </w:rPr>
              <w:fldChar w:fldCharType="end"/>
            </w:r>
          </w:hyperlink>
        </w:p>
        <w:p w14:paraId="444E5A16" w14:textId="767E16ED"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3" w:history="1">
            <w:r w:rsidRPr="009E09F7">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2084203 \h </w:instrText>
            </w:r>
            <w:r>
              <w:rPr>
                <w:noProof/>
                <w:webHidden/>
              </w:rPr>
            </w:r>
            <w:r>
              <w:rPr>
                <w:noProof/>
                <w:webHidden/>
              </w:rPr>
              <w:fldChar w:fldCharType="separate"/>
            </w:r>
            <w:r w:rsidR="00E85540">
              <w:rPr>
                <w:noProof/>
                <w:webHidden/>
              </w:rPr>
              <w:t>iv</w:t>
            </w:r>
            <w:r>
              <w:rPr>
                <w:noProof/>
                <w:webHidden/>
              </w:rPr>
              <w:fldChar w:fldCharType="end"/>
            </w:r>
          </w:hyperlink>
        </w:p>
        <w:p w14:paraId="0CE2E9AB" w14:textId="371226CB"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4" w:history="1">
            <w:r w:rsidRPr="009E09F7">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2084204 \h </w:instrText>
            </w:r>
            <w:r>
              <w:rPr>
                <w:noProof/>
                <w:webHidden/>
              </w:rPr>
            </w:r>
            <w:r>
              <w:rPr>
                <w:noProof/>
                <w:webHidden/>
              </w:rPr>
              <w:fldChar w:fldCharType="separate"/>
            </w:r>
            <w:r w:rsidR="00E85540">
              <w:rPr>
                <w:noProof/>
                <w:webHidden/>
              </w:rPr>
              <w:t>v</w:t>
            </w:r>
            <w:r>
              <w:rPr>
                <w:noProof/>
                <w:webHidden/>
              </w:rPr>
              <w:fldChar w:fldCharType="end"/>
            </w:r>
          </w:hyperlink>
        </w:p>
        <w:p w14:paraId="782AF945" w14:textId="5FA9FE3A"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5" w:history="1">
            <w:r w:rsidRPr="009E09F7">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2084205 \h </w:instrText>
            </w:r>
            <w:r>
              <w:rPr>
                <w:noProof/>
                <w:webHidden/>
              </w:rPr>
            </w:r>
            <w:r>
              <w:rPr>
                <w:noProof/>
                <w:webHidden/>
              </w:rPr>
              <w:fldChar w:fldCharType="separate"/>
            </w:r>
            <w:r w:rsidR="00E85540">
              <w:rPr>
                <w:noProof/>
                <w:webHidden/>
              </w:rPr>
              <w:t>vii</w:t>
            </w:r>
            <w:r>
              <w:rPr>
                <w:noProof/>
                <w:webHidden/>
              </w:rPr>
              <w:fldChar w:fldCharType="end"/>
            </w:r>
          </w:hyperlink>
        </w:p>
        <w:p w14:paraId="23A9B618" w14:textId="47DB7A02"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6" w:history="1">
            <w:r w:rsidRPr="009E09F7">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2084206 \h </w:instrText>
            </w:r>
            <w:r>
              <w:rPr>
                <w:noProof/>
                <w:webHidden/>
              </w:rPr>
            </w:r>
            <w:r>
              <w:rPr>
                <w:noProof/>
                <w:webHidden/>
              </w:rPr>
              <w:fldChar w:fldCharType="separate"/>
            </w:r>
            <w:r w:rsidR="00E85540">
              <w:rPr>
                <w:noProof/>
                <w:webHidden/>
              </w:rPr>
              <w:t>viii</w:t>
            </w:r>
            <w:r>
              <w:rPr>
                <w:noProof/>
                <w:webHidden/>
              </w:rPr>
              <w:fldChar w:fldCharType="end"/>
            </w:r>
          </w:hyperlink>
        </w:p>
        <w:p w14:paraId="40BB6B18" w14:textId="5E1A3707"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7" w:history="1">
            <w:r w:rsidRPr="009E09F7">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2084207 \h </w:instrText>
            </w:r>
            <w:r>
              <w:rPr>
                <w:noProof/>
                <w:webHidden/>
              </w:rPr>
            </w:r>
            <w:r>
              <w:rPr>
                <w:noProof/>
                <w:webHidden/>
              </w:rPr>
              <w:fldChar w:fldCharType="separate"/>
            </w:r>
            <w:r w:rsidR="00E85540">
              <w:rPr>
                <w:noProof/>
                <w:webHidden/>
              </w:rPr>
              <w:t>ix</w:t>
            </w:r>
            <w:r>
              <w:rPr>
                <w:noProof/>
                <w:webHidden/>
              </w:rPr>
              <w:fldChar w:fldCharType="end"/>
            </w:r>
          </w:hyperlink>
        </w:p>
        <w:p w14:paraId="71085048" w14:textId="450C2351"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8" w:history="1">
            <w:r w:rsidRPr="009E09F7">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2084208 \h </w:instrText>
            </w:r>
            <w:r>
              <w:rPr>
                <w:noProof/>
                <w:webHidden/>
              </w:rPr>
            </w:r>
            <w:r>
              <w:rPr>
                <w:noProof/>
                <w:webHidden/>
              </w:rPr>
              <w:fldChar w:fldCharType="separate"/>
            </w:r>
            <w:r w:rsidR="00E85540">
              <w:rPr>
                <w:noProof/>
                <w:webHidden/>
              </w:rPr>
              <w:t>2</w:t>
            </w:r>
            <w:r>
              <w:rPr>
                <w:noProof/>
                <w:webHidden/>
              </w:rPr>
              <w:fldChar w:fldCharType="end"/>
            </w:r>
          </w:hyperlink>
        </w:p>
        <w:p w14:paraId="66FCCED1" w14:textId="731CFA9B"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9" w:history="1">
            <w:r w:rsidRPr="009E09F7">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2084209 \h </w:instrText>
            </w:r>
            <w:r>
              <w:rPr>
                <w:noProof/>
                <w:webHidden/>
              </w:rPr>
            </w:r>
            <w:r>
              <w:rPr>
                <w:noProof/>
                <w:webHidden/>
              </w:rPr>
              <w:fldChar w:fldCharType="separate"/>
            </w:r>
            <w:r w:rsidR="00E85540">
              <w:rPr>
                <w:noProof/>
                <w:webHidden/>
              </w:rPr>
              <w:t>2</w:t>
            </w:r>
            <w:r>
              <w:rPr>
                <w:noProof/>
                <w:webHidden/>
              </w:rPr>
              <w:fldChar w:fldCharType="end"/>
            </w:r>
          </w:hyperlink>
        </w:p>
        <w:p w14:paraId="0B972117" w14:textId="1FB44354"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0" w:history="1">
            <w:r w:rsidRPr="009E09F7">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2084210 \h </w:instrText>
            </w:r>
            <w:r>
              <w:rPr>
                <w:noProof/>
                <w:webHidden/>
              </w:rPr>
            </w:r>
            <w:r>
              <w:rPr>
                <w:noProof/>
                <w:webHidden/>
              </w:rPr>
              <w:fldChar w:fldCharType="separate"/>
            </w:r>
            <w:r w:rsidR="00E85540">
              <w:rPr>
                <w:noProof/>
                <w:webHidden/>
              </w:rPr>
              <w:t>4</w:t>
            </w:r>
            <w:r>
              <w:rPr>
                <w:noProof/>
                <w:webHidden/>
              </w:rPr>
              <w:fldChar w:fldCharType="end"/>
            </w:r>
          </w:hyperlink>
        </w:p>
        <w:p w14:paraId="3FDD17D1" w14:textId="2D404A8A"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1" w:history="1">
            <w:r w:rsidRPr="009E09F7">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2084211 \h </w:instrText>
            </w:r>
            <w:r>
              <w:rPr>
                <w:noProof/>
                <w:webHidden/>
              </w:rPr>
            </w:r>
            <w:r>
              <w:rPr>
                <w:noProof/>
                <w:webHidden/>
              </w:rPr>
              <w:fldChar w:fldCharType="separate"/>
            </w:r>
            <w:r w:rsidR="00E85540">
              <w:rPr>
                <w:noProof/>
                <w:webHidden/>
              </w:rPr>
              <w:t>5</w:t>
            </w:r>
            <w:r>
              <w:rPr>
                <w:noProof/>
                <w:webHidden/>
              </w:rPr>
              <w:fldChar w:fldCharType="end"/>
            </w:r>
          </w:hyperlink>
        </w:p>
        <w:p w14:paraId="1FE78A10" w14:textId="21E88544"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2" w:history="1">
            <w:r w:rsidRPr="009E09F7">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2084212 \h </w:instrText>
            </w:r>
            <w:r>
              <w:rPr>
                <w:noProof/>
                <w:webHidden/>
              </w:rPr>
            </w:r>
            <w:r>
              <w:rPr>
                <w:noProof/>
                <w:webHidden/>
              </w:rPr>
              <w:fldChar w:fldCharType="separate"/>
            </w:r>
            <w:r w:rsidR="00E85540">
              <w:rPr>
                <w:noProof/>
                <w:webHidden/>
              </w:rPr>
              <w:t>6</w:t>
            </w:r>
            <w:r>
              <w:rPr>
                <w:noProof/>
                <w:webHidden/>
              </w:rPr>
              <w:fldChar w:fldCharType="end"/>
            </w:r>
          </w:hyperlink>
        </w:p>
        <w:p w14:paraId="10A85930" w14:textId="5D17D638"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3" w:history="1">
            <w:r w:rsidRPr="009E09F7">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2084213 \h </w:instrText>
            </w:r>
            <w:r>
              <w:rPr>
                <w:noProof/>
                <w:webHidden/>
              </w:rPr>
            </w:r>
            <w:r>
              <w:rPr>
                <w:noProof/>
                <w:webHidden/>
              </w:rPr>
              <w:fldChar w:fldCharType="separate"/>
            </w:r>
            <w:r w:rsidR="00E85540">
              <w:rPr>
                <w:noProof/>
                <w:webHidden/>
              </w:rPr>
              <w:t>6</w:t>
            </w:r>
            <w:r>
              <w:rPr>
                <w:noProof/>
                <w:webHidden/>
              </w:rPr>
              <w:fldChar w:fldCharType="end"/>
            </w:r>
          </w:hyperlink>
        </w:p>
        <w:p w14:paraId="257243F5" w14:textId="73D6E731"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4" w:history="1">
            <w:r w:rsidRPr="009E09F7">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2084214 \h </w:instrText>
            </w:r>
            <w:r>
              <w:rPr>
                <w:noProof/>
                <w:webHidden/>
              </w:rPr>
            </w:r>
            <w:r>
              <w:rPr>
                <w:noProof/>
                <w:webHidden/>
              </w:rPr>
              <w:fldChar w:fldCharType="separate"/>
            </w:r>
            <w:r w:rsidR="00E85540">
              <w:rPr>
                <w:noProof/>
                <w:webHidden/>
              </w:rPr>
              <w:t>9</w:t>
            </w:r>
            <w:r>
              <w:rPr>
                <w:noProof/>
                <w:webHidden/>
              </w:rPr>
              <w:fldChar w:fldCharType="end"/>
            </w:r>
          </w:hyperlink>
        </w:p>
        <w:p w14:paraId="2BA5C65A" w14:textId="6A1262C4"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5" w:history="1">
            <w:r w:rsidRPr="009E09F7">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2084215 \h </w:instrText>
            </w:r>
            <w:r>
              <w:rPr>
                <w:noProof/>
                <w:webHidden/>
              </w:rPr>
            </w:r>
            <w:r>
              <w:rPr>
                <w:noProof/>
                <w:webHidden/>
              </w:rPr>
              <w:fldChar w:fldCharType="separate"/>
            </w:r>
            <w:r w:rsidR="00E85540">
              <w:rPr>
                <w:noProof/>
                <w:webHidden/>
              </w:rPr>
              <w:t>9</w:t>
            </w:r>
            <w:r>
              <w:rPr>
                <w:noProof/>
                <w:webHidden/>
              </w:rPr>
              <w:fldChar w:fldCharType="end"/>
            </w:r>
          </w:hyperlink>
        </w:p>
        <w:p w14:paraId="11B734F4" w14:textId="39811DB1" w:rsidR="00E154E0" w:rsidRDefault="00E154E0">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2084216" w:history="1">
            <w:r w:rsidRPr="009E09F7">
              <w:rPr>
                <w:rStyle w:val="Lienhypertexte"/>
                <w:rFonts w:ascii="Times New Roman" w:hAnsi="Times New Roman" w:cs="Times New Roman"/>
                <w:b/>
                <w:bCs/>
                <w:noProof/>
                <w:lang w:val="fr-FR"/>
              </w:rPr>
              <w:t>I.1.</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Historique de la blockchain</w:t>
            </w:r>
            <w:r>
              <w:rPr>
                <w:noProof/>
                <w:webHidden/>
              </w:rPr>
              <w:tab/>
            </w:r>
            <w:r>
              <w:rPr>
                <w:noProof/>
                <w:webHidden/>
              </w:rPr>
              <w:fldChar w:fldCharType="begin"/>
            </w:r>
            <w:r>
              <w:rPr>
                <w:noProof/>
                <w:webHidden/>
              </w:rPr>
              <w:instrText xml:space="preserve"> PAGEREF _Toc202084216 \h </w:instrText>
            </w:r>
            <w:r>
              <w:rPr>
                <w:noProof/>
                <w:webHidden/>
              </w:rPr>
            </w:r>
            <w:r>
              <w:rPr>
                <w:noProof/>
                <w:webHidden/>
              </w:rPr>
              <w:fldChar w:fldCharType="separate"/>
            </w:r>
            <w:r w:rsidR="00E85540">
              <w:rPr>
                <w:noProof/>
                <w:webHidden/>
              </w:rPr>
              <w:t>9</w:t>
            </w:r>
            <w:r>
              <w:rPr>
                <w:noProof/>
                <w:webHidden/>
              </w:rPr>
              <w:fldChar w:fldCharType="end"/>
            </w:r>
          </w:hyperlink>
        </w:p>
        <w:p w14:paraId="3C772857" w14:textId="6A15D685" w:rsidR="00E154E0" w:rsidRDefault="00E154E0">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2084217" w:history="1">
            <w:r w:rsidRPr="009E09F7">
              <w:rPr>
                <w:rStyle w:val="Lienhypertexte"/>
                <w:rFonts w:ascii="Times New Roman" w:hAnsi="Times New Roman" w:cs="Times New Roman"/>
                <w:b/>
                <w:bCs/>
                <w:noProof/>
                <w:lang w:val="fr-FR"/>
              </w:rPr>
              <w:t>I.2.</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Définitions de la blockchain</w:t>
            </w:r>
            <w:r>
              <w:rPr>
                <w:noProof/>
                <w:webHidden/>
              </w:rPr>
              <w:tab/>
            </w:r>
            <w:r>
              <w:rPr>
                <w:noProof/>
                <w:webHidden/>
              </w:rPr>
              <w:fldChar w:fldCharType="begin"/>
            </w:r>
            <w:r>
              <w:rPr>
                <w:noProof/>
                <w:webHidden/>
              </w:rPr>
              <w:instrText xml:space="preserve"> PAGEREF _Toc202084217 \h </w:instrText>
            </w:r>
            <w:r>
              <w:rPr>
                <w:noProof/>
                <w:webHidden/>
              </w:rPr>
            </w:r>
            <w:r>
              <w:rPr>
                <w:noProof/>
                <w:webHidden/>
              </w:rPr>
              <w:fldChar w:fldCharType="separate"/>
            </w:r>
            <w:r w:rsidR="00E85540">
              <w:rPr>
                <w:noProof/>
                <w:webHidden/>
              </w:rPr>
              <w:t>10</w:t>
            </w:r>
            <w:r>
              <w:rPr>
                <w:noProof/>
                <w:webHidden/>
              </w:rPr>
              <w:fldChar w:fldCharType="end"/>
            </w:r>
          </w:hyperlink>
        </w:p>
        <w:p w14:paraId="4253782F" w14:textId="69190F54"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8" w:history="1">
            <w:r w:rsidRPr="009E09F7">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2084218 \h </w:instrText>
            </w:r>
            <w:r>
              <w:rPr>
                <w:noProof/>
                <w:webHidden/>
              </w:rPr>
            </w:r>
            <w:r>
              <w:rPr>
                <w:noProof/>
                <w:webHidden/>
              </w:rPr>
              <w:fldChar w:fldCharType="separate"/>
            </w:r>
            <w:r w:rsidR="00E85540">
              <w:rPr>
                <w:noProof/>
                <w:webHidden/>
              </w:rPr>
              <w:t>11</w:t>
            </w:r>
            <w:r>
              <w:rPr>
                <w:noProof/>
                <w:webHidden/>
              </w:rPr>
              <w:fldChar w:fldCharType="end"/>
            </w:r>
          </w:hyperlink>
        </w:p>
        <w:p w14:paraId="1736701A" w14:textId="735E21B2"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9" w:history="1">
            <w:r w:rsidRPr="009E09F7">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2084219 \h </w:instrText>
            </w:r>
            <w:r>
              <w:rPr>
                <w:noProof/>
                <w:webHidden/>
              </w:rPr>
            </w:r>
            <w:r>
              <w:rPr>
                <w:noProof/>
                <w:webHidden/>
              </w:rPr>
              <w:fldChar w:fldCharType="separate"/>
            </w:r>
            <w:r w:rsidR="00E85540">
              <w:rPr>
                <w:noProof/>
                <w:webHidden/>
              </w:rPr>
              <w:t>13</w:t>
            </w:r>
            <w:r>
              <w:rPr>
                <w:noProof/>
                <w:webHidden/>
              </w:rPr>
              <w:fldChar w:fldCharType="end"/>
            </w:r>
          </w:hyperlink>
        </w:p>
        <w:p w14:paraId="1E7764CC" w14:textId="0ED4A1D2"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20" w:history="1">
            <w:r w:rsidRPr="009E09F7">
              <w:rPr>
                <w:rStyle w:val="Lienhypertexte"/>
                <w:rFonts w:ascii="Times New Roman" w:hAnsi="Times New Roman" w:cs="Times New Roman"/>
                <w:b/>
                <w:bCs/>
                <w:noProof/>
                <w:lang w:val="fr-FR"/>
              </w:rPr>
              <w:t>III.1.</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Structure de la blockchain</w:t>
            </w:r>
            <w:r>
              <w:rPr>
                <w:noProof/>
                <w:webHidden/>
              </w:rPr>
              <w:tab/>
            </w:r>
            <w:r>
              <w:rPr>
                <w:noProof/>
                <w:webHidden/>
              </w:rPr>
              <w:fldChar w:fldCharType="begin"/>
            </w:r>
            <w:r>
              <w:rPr>
                <w:noProof/>
                <w:webHidden/>
              </w:rPr>
              <w:instrText xml:space="preserve"> PAGEREF _Toc202084220 \h </w:instrText>
            </w:r>
            <w:r>
              <w:rPr>
                <w:noProof/>
                <w:webHidden/>
              </w:rPr>
            </w:r>
            <w:r>
              <w:rPr>
                <w:noProof/>
                <w:webHidden/>
              </w:rPr>
              <w:fldChar w:fldCharType="separate"/>
            </w:r>
            <w:r w:rsidR="00E85540">
              <w:rPr>
                <w:noProof/>
                <w:webHidden/>
              </w:rPr>
              <w:t>13</w:t>
            </w:r>
            <w:r>
              <w:rPr>
                <w:noProof/>
                <w:webHidden/>
              </w:rPr>
              <w:fldChar w:fldCharType="end"/>
            </w:r>
          </w:hyperlink>
        </w:p>
        <w:p w14:paraId="6562A74C" w14:textId="4619C7E0"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21" w:history="1">
            <w:r w:rsidRPr="009E09F7">
              <w:rPr>
                <w:rStyle w:val="Lienhypertexte"/>
                <w:rFonts w:ascii="Times New Roman" w:hAnsi="Times New Roman" w:cs="Times New Roman"/>
                <w:b/>
                <w:bCs/>
                <w:noProof/>
                <w:lang w:val="fr-FR"/>
              </w:rPr>
              <w:t>III.2.</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Fonctionnement de la blockchain</w:t>
            </w:r>
            <w:r>
              <w:rPr>
                <w:noProof/>
                <w:webHidden/>
              </w:rPr>
              <w:tab/>
            </w:r>
            <w:r>
              <w:rPr>
                <w:noProof/>
                <w:webHidden/>
              </w:rPr>
              <w:fldChar w:fldCharType="begin"/>
            </w:r>
            <w:r>
              <w:rPr>
                <w:noProof/>
                <w:webHidden/>
              </w:rPr>
              <w:instrText xml:space="preserve"> PAGEREF _Toc202084221 \h </w:instrText>
            </w:r>
            <w:r>
              <w:rPr>
                <w:noProof/>
                <w:webHidden/>
              </w:rPr>
            </w:r>
            <w:r>
              <w:rPr>
                <w:noProof/>
                <w:webHidden/>
              </w:rPr>
              <w:fldChar w:fldCharType="separate"/>
            </w:r>
            <w:r w:rsidR="00E85540">
              <w:rPr>
                <w:noProof/>
                <w:webHidden/>
              </w:rPr>
              <w:t>16</w:t>
            </w:r>
            <w:r>
              <w:rPr>
                <w:noProof/>
                <w:webHidden/>
              </w:rPr>
              <w:fldChar w:fldCharType="end"/>
            </w:r>
          </w:hyperlink>
        </w:p>
        <w:p w14:paraId="14B8E980" w14:textId="6C914FE8"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2" w:history="1">
            <w:r w:rsidRPr="009E09F7">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2084222 \h </w:instrText>
            </w:r>
            <w:r>
              <w:rPr>
                <w:noProof/>
                <w:webHidden/>
              </w:rPr>
            </w:r>
            <w:r>
              <w:rPr>
                <w:noProof/>
                <w:webHidden/>
              </w:rPr>
              <w:fldChar w:fldCharType="separate"/>
            </w:r>
            <w:r w:rsidR="00E85540">
              <w:rPr>
                <w:noProof/>
                <w:webHidden/>
              </w:rPr>
              <w:t>17</w:t>
            </w:r>
            <w:r>
              <w:rPr>
                <w:noProof/>
                <w:webHidden/>
              </w:rPr>
              <w:fldChar w:fldCharType="end"/>
            </w:r>
          </w:hyperlink>
        </w:p>
        <w:p w14:paraId="14E293A4" w14:textId="04D9D164"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3" w:history="1">
            <w:r w:rsidRPr="009E09F7">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2084223 \h </w:instrText>
            </w:r>
            <w:r>
              <w:rPr>
                <w:noProof/>
                <w:webHidden/>
              </w:rPr>
            </w:r>
            <w:r>
              <w:rPr>
                <w:noProof/>
                <w:webHidden/>
              </w:rPr>
              <w:fldChar w:fldCharType="separate"/>
            </w:r>
            <w:r w:rsidR="00E85540">
              <w:rPr>
                <w:noProof/>
                <w:webHidden/>
              </w:rPr>
              <w:t>20</w:t>
            </w:r>
            <w:r>
              <w:rPr>
                <w:noProof/>
                <w:webHidden/>
              </w:rPr>
              <w:fldChar w:fldCharType="end"/>
            </w:r>
          </w:hyperlink>
        </w:p>
        <w:p w14:paraId="5346C0A3" w14:textId="1BCE904C"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4" w:history="1">
            <w:r w:rsidRPr="009E09F7">
              <w:rPr>
                <w:rStyle w:val="Lienhypertexte"/>
                <w:rFonts w:ascii="Times New Roman" w:hAnsi="Times New Roman" w:cs="Times New Roman"/>
                <w:noProof/>
                <w:lang w:val="fr-FR"/>
              </w:rPr>
              <w:t>V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2084224 \h </w:instrText>
            </w:r>
            <w:r>
              <w:rPr>
                <w:noProof/>
                <w:webHidden/>
              </w:rPr>
            </w:r>
            <w:r>
              <w:rPr>
                <w:noProof/>
                <w:webHidden/>
              </w:rPr>
              <w:fldChar w:fldCharType="separate"/>
            </w:r>
            <w:r w:rsidR="00E85540">
              <w:rPr>
                <w:noProof/>
                <w:webHidden/>
              </w:rPr>
              <w:t>21</w:t>
            </w:r>
            <w:r>
              <w:rPr>
                <w:noProof/>
                <w:webHidden/>
              </w:rPr>
              <w:fldChar w:fldCharType="end"/>
            </w:r>
          </w:hyperlink>
        </w:p>
        <w:p w14:paraId="5C5900AF" w14:textId="4E294C9A"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25" w:history="1">
            <w:r w:rsidRPr="009E09F7">
              <w:rPr>
                <w:rStyle w:val="Lienhypertexte"/>
                <w:rFonts w:ascii="Times New Roman" w:hAnsi="Times New Roman" w:cs="Times New Roman"/>
                <w:b/>
                <w:bCs/>
                <w:noProof/>
                <w:lang w:val="fr-FR"/>
              </w:rPr>
              <w:t>VI.1.</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Historique et évolution d’Ethereum</w:t>
            </w:r>
            <w:r>
              <w:rPr>
                <w:noProof/>
                <w:webHidden/>
              </w:rPr>
              <w:tab/>
            </w:r>
            <w:r>
              <w:rPr>
                <w:noProof/>
                <w:webHidden/>
              </w:rPr>
              <w:fldChar w:fldCharType="begin"/>
            </w:r>
            <w:r>
              <w:rPr>
                <w:noProof/>
                <w:webHidden/>
              </w:rPr>
              <w:instrText xml:space="preserve"> PAGEREF _Toc202084225 \h </w:instrText>
            </w:r>
            <w:r>
              <w:rPr>
                <w:noProof/>
                <w:webHidden/>
              </w:rPr>
            </w:r>
            <w:r>
              <w:rPr>
                <w:noProof/>
                <w:webHidden/>
              </w:rPr>
              <w:fldChar w:fldCharType="separate"/>
            </w:r>
            <w:r w:rsidR="00E85540">
              <w:rPr>
                <w:noProof/>
                <w:webHidden/>
              </w:rPr>
              <w:t>21</w:t>
            </w:r>
            <w:r>
              <w:rPr>
                <w:noProof/>
                <w:webHidden/>
              </w:rPr>
              <w:fldChar w:fldCharType="end"/>
            </w:r>
          </w:hyperlink>
        </w:p>
        <w:p w14:paraId="5D7C20C0" w14:textId="5A146B07"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26" w:history="1">
            <w:r w:rsidRPr="009E09F7">
              <w:rPr>
                <w:rStyle w:val="Lienhypertexte"/>
                <w:rFonts w:ascii="Times New Roman" w:hAnsi="Times New Roman" w:cs="Times New Roman"/>
                <w:b/>
                <w:bCs/>
                <w:noProof/>
                <w:lang w:val="fr-FR"/>
              </w:rPr>
              <w:t>VI.2.</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Architecture et fonctionnement d’Ethereum</w:t>
            </w:r>
            <w:r>
              <w:rPr>
                <w:noProof/>
                <w:webHidden/>
              </w:rPr>
              <w:tab/>
            </w:r>
            <w:r>
              <w:rPr>
                <w:noProof/>
                <w:webHidden/>
              </w:rPr>
              <w:fldChar w:fldCharType="begin"/>
            </w:r>
            <w:r>
              <w:rPr>
                <w:noProof/>
                <w:webHidden/>
              </w:rPr>
              <w:instrText xml:space="preserve"> PAGEREF _Toc202084226 \h </w:instrText>
            </w:r>
            <w:r>
              <w:rPr>
                <w:noProof/>
                <w:webHidden/>
              </w:rPr>
            </w:r>
            <w:r>
              <w:rPr>
                <w:noProof/>
                <w:webHidden/>
              </w:rPr>
              <w:fldChar w:fldCharType="separate"/>
            </w:r>
            <w:r w:rsidR="00E85540">
              <w:rPr>
                <w:noProof/>
                <w:webHidden/>
              </w:rPr>
              <w:t>23</w:t>
            </w:r>
            <w:r>
              <w:rPr>
                <w:noProof/>
                <w:webHidden/>
              </w:rPr>
              <w:fldChar w:fldCharType="end"/>
            </w:r>
          </w:hyperlink>
        </w:p>
        <w:p w14:paraId="7E014428" w14:textId="256C4312"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7" w:history="1">
            <w:r w:rsidRPr="009E09F7">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2084227 \h </w:instrText>
            </w:r>
            <w:r>
              <w:rPr>
                <w:noProof/>
                <w:webHidden/>
              </w:rPr>
            </w:r>
            <w:r>
              <w:rPr>
                <w:noProof/>
                <w:webHidden/>
              </w:rPr>
              <w:fldChar w:fldCharType="separate"/>
            </w:r>
            <w:r w:rsidR="00E85540">
              <w:rPr>
                <w:noProof/>
                <w:webHidden/>
              </w:rPr>
              <w:t>30</w:t>
            </w:r>
            <w:r>
              <w:rPr>
                <w:noProof/>
                <w:webHidden/>
              </w:rPr>
              <w:fldChar w:fldCharType="end"/>
            </w:r>
          </w:hyperlink>
        </w:p>
        <w:p w14:paraId="11A0ADA4" w14:textId="09BC0087"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8" w:history="1">
            <w:r w:rsidRPr="009E09F7">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2084228 \h </w:instrText>
            </w:r>
            <w:r>
              <w:rPr>
                <w:noProof/>
                <w:webHidden/>
              </w:rPr>
            </w:r>
            <w:r>
              <w:rPr>
                <w:noProof/>
                <w:webHidden/>
              </w:rPr>
              <w:fldChar w:fldCharType="separate"/>
            </w:r>
            <w:r w:rsidR="00E85540">
              <w:rPr>
                <w:noProof/>
                <w:webHidden/>
              </w:rPr>
              <w:t>30</w:t>
            </w:r>
            <w:r>
              <w:rPr>
                <w:noProof/>
                <w:webHidden/>
              </w:rPr>
              <w:fldChar w:fldCharType="end"/>
            </w:r>
          </w:hyperlink>
        </w:p>
        <w:p w14:paraId="5C3230D6" w14:textId="4AC20D95"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9" w:history="1">
            <w:r w:rsidRPr="009E09F7">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2084229 \h </w:instrText>
            </w:r>
            <w:r>
              <w:rPr>
                <w:noProof/>
                <w:webHidden/>
              </w:rPr>
            </w:r>
            <w:r>
              <w:rPr>
                <w:noProof/>
                <w:webHidden/>
              </w:rPr>
              <w:fldChar w:fldCharType="separate"/>
            </w:r>
            <w:r w:rsidR="00E85540">
              <w:rPr>
                <w:noProof/>
                <w:webHidden/>
              </w:rPr>
              <w:t>31</w:t>
            </w:r>
            <w:r>
              <w:rPr>
                <w:noProof/>
                <w:webHidden/>
              </w:rPr>
              <w:fldChar w:fldCharType="end"/>
            </w:r>
          </w:hyperlink>
        </w:p>
        <w:p w14:paraId="0C886DCB" w14:textId="58A52960"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0" w:history="1">
            <w:r w:rsidRPr="009E09F7">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2084230 \h </w:instrText>
            </w:r>
            <w:r>
              <w:rPr>
                <w:noProof/>
                <w:webHidden/>
              </w:rPr>
            </w:r>
            <w:r>
              <w:rPr>
                <w:noProof/>
                <w:webHidden/>
              </w:rPr>
              <w:fldChar w:fldCharType="separate"/>
            </w:r>
            <w:r w:rsidR="00E85540">
              <w:rPr>
                <w:noProof/>
                <w:webHidden/>
              </w:rPr>
              <w:t>37</w:t>
            </w:r>
            <w:r>
              <w:rPr>
                <w:noProof/>
                <w:webHidden/>
              </w:rPr>
              <w:fldChar w:fldCharType="end"/>
            </w:r>
          </w:hyperlink>
        </w:p>
        <w:p w14:paraId="68E8B55F" w14:textId="22BB6F0E"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1" w:history="1">
            <w:r w:rsidRPr="009E09F7">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2084231 \h </w:instrText>
            </w:r>
            <w:r>
              <w:rPr>
                <w:noProof/>
                <w:webHidden/>
              </w:rPr>
            </w:r>
            <w:r>
              <w:rPr>
                <w:noProof/>
                <w:webHidden/>
              </w:rPr>
              <w:fldChar w:fldCharType="separate"/>
            </w:r>
            <w:r w:rsidR="00E85540">
              <w:rPr>
                <w:noProof/>
                <w:webHidden/>
              </w:rPr>
              <w:t>43</w:t>
            </w:r>
            <w:r>
              <w:rPr>
                <w:noProof/>
                <w:webHidden/>
              </w:rPr>
              <w:fldChar w:fldCharType="end"/>
            </w:r>
          </w:hyperlink>
        </w:p>
        <w:p w14:paraId="4282F94B" w14:textId="1AF5B152"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2" w:history="1">
            <w:r w:rsidRPr="009E09F7">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2084232 \h </w:instrText>
            </w:r>
            <w:r>
              <w:rPr>
                <w:noProof/>
                <w:webHidden/>
              </w:rPr>
            </w:r>
            <w:r>
              <w:rPr>
                <w:noProof/>
                <w:webHidden/>
              </w:rPr>
              <w:fldChar w:fldCharType="separate"/>
            </w:r>
            <w:r w:rsidR="00E85540">
              <w:rPr>
                <w:noProof/>
                <w:webHidden/>
              </w:rPr>
              <w:t>43</w:t>
            </w:r>
            <w:r>
              <w:rPr>
                <w:noProof/>
                <w:webHidden/>
              </w:rPr>
              <w:fldChar w:fldCharType="end"/>
            </w:r>
          </w:hyperlink>
        </w:p>
        <w:p w14:paraId="35A28EC9" w14:textId="4833AE85"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3" w:history="1">
            <w:r w:rsidRPr="009E09F7">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2084233 \h </w:instrText>
            </w:r>
            <w:r>
              <w:rPr>
                <w:noProof/>
                <w:webHidden/>
              </w:rPr>
            </w:r>
            <w:r>
              <w:rPr>
                <w:noProof/>
                <w:webHidden/>
              </w:rPr>
              <w:fldChar w:fldCharType="separate"/>
            </w:r>
            <w:r w:rsidR="00E85540">
              <w:rPr>
                <w:noProof/>
                <w:webHidden/>
              </w:rPr>
              <w:t>45</w:t>
            </w:r>
            <w:r>
              <w:rPr>
                <w:noProof/>
                <w:webHidden/>
              </w:rPr>
              <w:fldChar w:fldCharType="end"/>
            </w:r>
          </w:hyperlink>
        </w:p>
        <w:p w14:paraId="384C7502" w14:textId="7CC0C131"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4" w:history="1">
            <w:r w:rsidRPr="009E09F7">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2084234 \h </w:instrText>
            </w:r>
            <w:r>
              <w:rPr>
                <w:noProof/>
                <w:webHidden/>
              </w:rPr>
            </w:r>
            <w:r>
              <w:rPr>
                <w:noProof/>
                <w:webHidden/>
              </w:rPr>
              <w:fldChar w:fldCharType="separate"/>
            </w:r>
            <w:r w:rsidR="00E85540">
              <w:rPr>
                <w:noProof/>
                <w:webHidden/>
              </w:rPr>
              <w:t>50</w:t>
            </w:r>
            <w:r>
              <w:rPr>
                <w:noProof/>
                <w:webHidden/>
              </w:rPr>
              <w:fldChar w:fldCharType="end"/>
            </w:r>
          </w:hyperlink>
        </w:p>
        <w:p w14:paraId="6831AC36" w14:textId="3804E83A"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35" w:history="1">
            <w:r w:rsidRPr="009E09F7">
              <w:rPr>
                <w:rStyle w:val="Lienhypertexte"/>
                <w:rFonts w:ascii="Times New Roman" w:hAnsi="Times New Roman" w:cs="Times New Roman"/>
                <w:b/>
                <w:noProof/>
                <w:lang w:val="fr-FR"/>
              </w:rPr>
              <w:t>III.1.</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noProof/>
                <w:lang w:val="fr-FR"/>
              </w:rPr>
              <w:t>Identification des acteurs et leurs rôles</w:t>
            </w:r>
            <w:r>
              <w:rPr>
                <w:noProof/>
                <w:webHidden/>
              </w:rPr>
              <w:tab/>
            </w:r>
            <w:r>
              <w:rPr>
                <w:noProof/>
                <w:webHidden/>
              </w:rPr>
              <w:fldChar w:fldCharType="begin"/>
            </w:r>
            <w:r>
              <w:rPr>
                <w:noProof/>
                <w:webHidden/>
              </w:rPr>
              <w:instrText xml:space="preserve"> PAGEREF _Toc202084235 \h </w:instrText>
            </w:r>
            <w:r>
              <w:rPr>
                <w:noProof/>
                <w:webHidden/>
              </w:rPr>
            </w:r>
            <w:r>
              <w:rPr>
                <w:noProof/>
                <w:webHidden/>
              </w:rPr>
              <w:fldChar w:fldCharType="separate"/>
            </w:r>
            <w:r w:rsidR="00E85540">
              <w:rPr>
                <w:noProof/>
                <w:webHidden/>
              </w:rPr>
              <w:t>50</w:t>
            </w:r>
            <w:r>
              <w:rPr>
                <w:noProof/>
                <w:webHidden/>
              </w:rPr>
              <w:fldChar w:fldCharType="end"/>
            </w:r>
          </w:hyperlink>
        </w:p>
        <w:p w14:paraId="54A86F54" w14:textId="5411CF50"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36" w:history="1">
            <w:r w:rsidRPr="009E09F7">
              <w:rPr>
                <w:rStyle w:val="Lienhypertexte"/>
                <w:rFonts w:ascii="Times New Roman" w:hAnsi="Times New Roman" w:cs="Times New Roman"/>
                <w:b/>
                <w:noProof/>
                <w:lang w:val="fr-FR"/>
              </w:rPr>
              <w:t>III.2.</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noProof/>
                <w:lang w:val="fr-FR"/>
              </w:rPr>
              <w:t>Diagrammes de séquences</w:t>
            </w:r>
            <w:r>
              <w:rPr>
                <w:noProof/>
                <w:webHidden/>
              </w:rPr>
              <w:tab/>
            </w:r>
            <w:r>
              <w:rPr>
                <w:noProof/>
                <w:webHidden/>
              </w:rPr>
              <w:fldChar w:fldCharType="begin"/>
            </w:r>
            <w:r>
              <w:rPr>
                <w:noProof/>
                <w:webHidden/>
              </w:rPr>
              <w:instrText xml:space="preserve"> PAGEREF _Toc202084236 \h </w:instrText>
            </w:r>
            <w:r>
              <w:rPr>
                <w:noProof/>
                <w:webHidden/>
              </w:rPr>
            </w:r>
            <w:r>
              <w:rPr>
                <w:noProof/>
                <w:webHidden/>
              </w:rPr>
              <w:fldChar w:fldCharType="separate"/>
            </w:r>
            <w:r w:rsidR="00E85540">
              <w:rPr>
                <w:noProof/>
                <w:webHidden/>
              </w:rPr>
              <w:t>51</w:t>
            </w:r>
            <w:r>
              <w:rPr>
                <w:noProof/>
                <w:webHidden/>
              </w:rPr>
              <w:fldChar w:fldCharType="end"/>
            </w:r>
          </w:hyperlink>
        </w:p>
        <w:p w14:paraId="5CC3CFF1" w14:textId="3C0411E0"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37" w:history="1">
            <w:r w:rsidRPr="009E09F7">
              <w:rPr>
                <w:rStyle w:val="Lienhypertexte"/>
                <w:rFonts w:ascii="Times New Roman" w:hAnsi="Times New Roman" w:cs="Times New Roman"/>
                <w:b/>
                <w:noProof/>
                <w:lang w:val="fr-FR"/>
              </w:rPr>
              <w:t>III.3.</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noProof/>
                <w:lang w:val="fr-FR"/>
              </w:rPr>
              <w:t>Diagramme d’interactions du contrat intelligent</w:t>
            </w:r>
            <w:r>
              <w:rPr>
                <w:noProof/>
                <w:webHidden/>
              </w:rPr>
              <w:tab/>
            </w:r>
            <w:r>
              <w:rPr>
                <w:noProof/>
                <w:webHidden/>
              </w:rPr>
              <w:fldChar w:fldCharType="begin"/>
            </w:r>
            <w:r>
              <w:rPr>
                <w:noProof/>
                <w:webHidden/>
              </w:rPr>
              <w:instrText xml:space="preserve"> PAGEREF _Toc202084237 \h </w:instrText>
            </w:r>
            <w:r>
              <w:rPr>
                <w:noProof/>
                <w:webHidden/>
              </w:rPr>
            </w:r>
            <w:r>
              <w:rPr>
                <w:noProof/>
                <w:webHidden/>
              </w:rPr>
              <w:fldChar w:fldCharType="separate"/>
            </w:r>
            <w:r w:rsidR="00E85540">
              <w:rPr>
                <w:noProof/>
                <w:webHidden/>
              </w:rPr>
              <w:t>53</w:t>
            </w:r>
            <w:r>
              <w:rPr>
                <w:noProof/>
                <w:webHidden/>
              </w:rPr>
              <w:fldChar w:fldCharType="end"/>
            </w:r>
          </w:hyperlink>
        </w:p>
        <w:p w14:paraId="5F0D3601" w14:textId="2C08795F"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8" w:history="1">
            <w:r w:rsidRPr="009E09F7">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2084238 \h </w:instrText>
            </w:r>
            <w:r>
              <w:rPr>
                <w:noProof/>
                <w:webHidden/>
              </w:rPr>
            </w:r>
            <w:r>
              <w:rPr>
                <w:noProof/>
                <w:webHidden/>
              </w:rPr>
              <w:fldChar w:fldCharType="separate"/>
            </w:r>
            <w:r w:rsidR="00E85540">
              <w:rPr>
                <w:noProof/>
                <w:webHidden/>
              </w:rPr>
              <w:t>57</w:t>
            </w:r>
            <w:r>
              <w:rPr>
                <w:noProof/>
                <w:webHidden/>
              </w:rPr>
              <w:fldChar w:fldCharType="end"/>
            </w:r>
          </w:hyperlink>
        </w:p>
        <w:p w14:paraId="18DD9BF5" w14:textId="127F57E7"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9" w:history="1">
            <w:r w:rsidRPr="009E09F7">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2084239 \h </w:instrText>
            </w:r>
            <w:r>
              <w:rPr>
                <w:noProof/>
                <w:webHidden/>
              </w:rPr>
            </w:r>
            <w:r>
              <w:rPr>
                <w:noProof/>
                <w:webHidden/>
              </w:rPr>
              <w:fldChar w:fldCharType="separate"/>
            </w:r>
            <w:r w:rsidR="00E85540">
              <w:rPr>
                <w:noProof/>
                <w:webHidden/>
              </w:rPr>
              <w:t>57</w:t>
            </w:r>
            <w:r>
              <w:rPr>
                <w:noProof/>
                <w:webHidden/>
              </w:rPr>
              <w:fldChar w:fldCharType="end"/>
            </w:r>
          </w:hyperlink>
        </w:p>
        <w:p w14:paraId="08B4C672" w14:textId="7360722C"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0" w:history="1">
            <w:r w:rsidRPr="009E09F7">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2084240 \h </w:instrText>
            </w:r>
            <w:r>
              <w:rPr>
                <w:noProof/>
                <w:webHidden/>
              </w:rPr>
            </w:r>
            <w:r>
              <w:rPr>
                <w:noProof/>
                <w:webHidden/>
              </w:rPr>
              <w:fldChar w:fldCharType="separate"/>
            </w:r>
            <w:r w:rsidR="00E85540">
              <w:rPr>
                <w:noProof/>
                <w:webHidden/>
              </w:rPr>
              <w:t>57</w:t>
            </w:r>
            <w:r>
              <w:rPr>
                <w:noProof/>
                <w:webHidden/>
              </w:rPr>
              <w:fldChar w:fldCharType="end"/>
            </w:r>
          </w:hyperlink>
        </w:p>
        <w:p w14:paraId="1A2DBEFC" w14:textId="2FBA5ECF"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1" w:history="1">
            <w:r w:rsidRPr="009E09F7">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2084241 \h </w:instrText>
            </w:r>
            <w:r>
              <w:rPr>
                <w:noProof/>
                <w:webHidden/>
              </w:rPr>
            </w:r>
            <w:r>
              <w:rPr>
                <w:noProof/>
                <w:webHidden/>
              </w:rPr>
              <w:fldChar w:fldCharType="separate"/>
            </w:r>
            <w:r w:rsidR="00E85540">
              <w:rPr>
                <w:noProof/>
                <w:webHidden/>
              </w:rPr>
              <w:t>61</w:t>
            </w:r>
            <w:r>
              <w:rPr>
                <w:noProof/>
                <w:webHidden/>
              </w:rPr>
              <w:fldChar w:fldCharType="end"/>
            </w:r>
          </w:hyperlink>
        </w:p>
        <w:p w14:paraId="68048C88" w14:textId="3064BBB6"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2" w:history="1">
            <w:r w:rsidRPr="009E09F7">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2084242 \h </w:instrText>
            </w:r>
            <w:r>
              <w:rPr>
                <w:noProof/>
                <w:webHidden/>
              </w:rPr>
            </w:r>
            <w:r>
              <w:rPr>
                <w:noProof/>
                <w:webHidden/>
              </w:rPr>
              <w:fldChar w:fldCharType="separate"/>
            </w:r>
            <w:r w:rsidR="00E85540">
              <w:rPr>
                <w:noProof/>
                <w:webHidden/>
              </w:rPr>
              <w:t>62</w:t>
            </w:r>
            <w:r>
              <w:rPr>
                <w:noProof/>
                <w:webHidden/>
              </w:rPr>
              <w:fldChar w:fldCharType="end"/>
            </w:r>
          </w:hyperlink>
        </w:p>
        <w:p w14:paraId="11902616" w14:textId="4CB31F23"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3" w:history="1">
            <w:r w:rsidRPr="009E09F7">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2084243 \h </w:instrText>
            </w:r>
            <w:r>
              <w:rPr>
                <w:noProof/>
                <w:webHidden/>
              </w:rPr>
            </w:r>
            <w:r>
              <w:rPr>
                <w:noProof/>
                <w:webHidden/>
              </w:rPr>
              <w:fldChar w:fldCharType="separate"/>
            </w:r>
            <w:r w:rsidR="00E85540">
              <w:rPr>
                <w:noProof/>
                <w:webHidden/>
              </w:rPr>
              <w:t>64</w:t>
            </w:r>
            <w:r>
              <w:rPr>
                <w:noProof/>
                <w:webHidden/>
              </w:rPr>
              <w:fldChar w:fldCharType="end"/>
            </w:r>
          </w:hyperlink>
        </w:p>
        <w:p w14:paraId="6211C3F3" w14:textId="37834B7E"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4" w:history="1">
            <w:r w:rsidRPr="009E09F7">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2084244 \h </w:instrText>
            </w:r>
            <w:r>
              <w:rPr>
                <w:noProof/>
                <w:webHidden/>
              </w:rPr>
            </w:r>
            <w:r>
              <w:rPr>
                <w:noProof/>
                <w:webHidden/>
              </w:rPr>
              <w:fldChar w:fldCharType="separate"/>
            </w:r>
            <w:r w:rsidR="00E85540">
              <w:rPr>
                <w:noProof/>
                <w:webHidden/>
              </w:rPr>
              <w:t>68</w:t>
            </w:r>
            <w:r>
              <w:rPr>
                <w:noProof/>
                <w:webHidden/>
              </w:rPr>
              <w:fldChar w:fldCharType="end"/>
            </w:r>
          </w:hyperlink>
        </w:p>
        <w:p w14:paraId="5E9736B0" w14:textId="2302204E"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5" w:history="1">
            <w:r w:rsidRPr="009E09F7">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2084245 \h </w:instrText>
            </w:r>
            <w:r>
              <w:rPr>
                <w:noProof/>
                <w:webHidden/>
              </w:rPr>
            </w:r>
            <w:r>
              <w:rPr>
                <w:noProof/>
                <w:webHidden/>
              </w:rPr>
              <w:fldChar w:fldCharType="separate"/>
            </w:r>
            <w:r w:rsidR="00E85540">
              <w:rPr>
                <w:noProof/>
                <w:webHidden/>
              </w:rPr>
              <w:t>i</w:t>
            </w:r>
            <w:r>
              <w:rPr>
                <w:noProof/>
                <w:webHidden/>
              </w:rPr>
              <w:fldChar w:fldCharType="end"/>
            </w:r>
          </w:hyperlink>
        </w:p>
        <w:p w14:paraId="6A19EFFA" w14:textId="055A76CF"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6" w:history="1">
            <w:r w:rsidRPr="009E09F7">
              <w:rPr>
                <w:rStyle w:val="Lienhypertexte"/>
                <w:rFonts w:ascii="Times New Roman" w:eastAsiaTheme="majorEastAsia" w:hAnsi="Times New Roman" w:cs="Times New Roman"/>
                <w:noProof/>
                <w:lang w:val="fr-FR"/>
              </w:rPr>
              <w:t>TABLE DES MATI</w:t>
            </w:r>
            <w:r w:rsidRPr="009E09F7">
              <w:rPr>
                <w:rStyle w:val="Lienhypertexte"/>
                <w:rFonts w:ascii="Times New Roman" w:hAnsi="Times New Roman" w:cs="Times New Roman"/>
                <w:noProof/>
                <w:lang w:val="fr-FR"/>
              </w:rPr>
              <w:t>È</w:t>
            </w:r>
            <w:r w:rsidRPr="009E09F7">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2084246 \h </w:instrText>
            </w:r>
            <w:r>
              <w:rPr>
                <w:noProof/>
                <w:webHidden/>
              </w:rPr>
            </w:r>
            <w:r>
              <w:rPr>
                <w:noProof/>
                <w:webHidden/>
              </w:rPr>
              <w:fldChar w:fldCharType="separate"/>
            </w:r>
            <w:r w:rsidR="00E85540">
              <w:rPr>
                <w:noProof/>
                <w:webHidden/>
              </w:rPr>
              <w:t>iv</w:t>
            </w:r>
            <w:r>
              <w:rPr>
                <w:noProof/>
                <w:webHidden/>
              </w:rPr>
              <w:fldChar w:fldCharType="end"/>
            </w:r>
          </w:hyperlink>
        </w:p>
        <w:p w14:paraId="00183532" w14:textId="7E469EF9"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7" w:history="1">
            <w:r w:rsidRPr="009E09F7">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2084247 \h </w:instrText>
            </w:r>
            <w:r>
              <w:rPr>
                <w:noProof/>
                <w:webHidden/>
              </w:rPr>
            </w:r>
            <w:r>
              <w:rPr>
                <w:noProof/>
                <w:webHidden/>
              </w:rPr>
              <w:fldChar w:fldCharType="separate"/>
            </w:r>
            <w:r w:rsidR="00E85540">
              <w:rPr>
                <w:noProof/>
                <w:webHidden/>
              </w:rPr>
              <w:t>vi</w:t>
            </w:r>
            <w:r>
              <w:rPr>
                <w:noProof/>
                <w:webHidden/>
              </w:rPr>
              <w:fldChar w:fldCharType="end"/>
            </w:r>
          </w:hyperlink>
        </w:p>
        <w:p w14:paraId="5E4417F8" w14:textId="3BBD7DCE" w:rsidR="00980CA1" w:rsidRDefault="00980CA1">
          <w:r>
            <w:rPr>
              <w:b/>
              <w:bCs/>
              <w:lang w:val="fr-FR"/>
            </w:rPr>
            <w:fldChar w:fldCharType="end"/>
          </w:r>
        </w:p>
      </w:sdtContent>
    </w:sdt>
    <w:p w14:paraId="5848F726" w14:textId="77777777" w:rsidR="00E15F9D" w:rsidRPr="006D39EF" w:rsidRDefault="00E15F9D" w:rsidP="00401F87">
      <w:pPr>
        <w:rPr>
          <w:rFonts w:ascii="Times New Roman" w:hAnsi="Times New Roman" w:cs="Times New Roman"/>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3" w:name="_Toc202084247"/>
      <w:bookmarkStart w:id="144" w:name="_Toc202084321"/>
      <w:r w:rsidRPr="00570E82">
        <w:rPr>
          <w:rFonts w:ascii="Times New Roman" w:eastAsiaTheme="majorEastAsia" w:hAnsi="Times New Roman" w:cs="Times New Roman"/>
          <w:b/>
          <w:sz w:val="24"/>
          <w:szCs w:val="24"/>
          <w:lang w:val="fr-FR"/>
        </w:rPr>
        <w:lastRenderedPageBreak/>
        <w:t>ANNEXES</w:t>
      </w:r>
      <w:bookmarkEnd w:id="140"/>
      <w:bookmarkEnd w:id="143"/>
      <w:bookmarkEnd w:id="144"/>
    </w:p>
    <w:p w14:paraId="500A7EC9" w14:textId="77777777" w:rsidR="00A025E3" w:rsidRPr="00936C08" w:rsidRDefault="00A025E3" w:rsidP="004A6E72">
      <w:pPr>
        <w:jc w:val="center"/>
        <w:rPr>
          <w:rFonts w:ascii="Times New Roman" w:hAnsi="Times New Roman" w:cs="Times New Roman"/>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4"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0404D2B5" w14:textId="70B58CE4" w:rsidR="007A6BFD" w:rsidRPr="00EE2180" w:rsidRDefault="00EE2180" w:rsidP="00EE2180">
      <w:pPr>
        <w:spacing w:line="360" w:lineRule="auto"/>
        <w:jc w:val="center"/>
        <w:rPr>
          <w:rFonts w:ascii="Times New Roman" w:hAnsi="Times New Roman" w:cs="Times New Roman"/>
          <w:b/>
          <w:sz w:val="24"/>
          <w:szCs w:val="24"/>
          <w:u w:val="single"/>
          <w:lang w:val="fr-FR"/>
        </w:rPr>
      </w:pPr>
      <w:r w:rsidRPr="00EE2180">
        <w:rPr>
          <w:rFonts w:ascii="Times New Roman" w:hAnsi="Times New Roman" w:cs="Times New Roman"/>
          <w:b/>
          <w:sz w:val="24"/>
          <w:szCs w:val="24"/>
          <w:u w:val="single"/>
          <w:lang w:val="fr-FR"/>
        </w:rPr>
        <w:lastRenderedPageBreak/>
        <w:t>Annexe 5 : définition de terminologies</w:t>
      </w:r>
      <w:r w:rsidR="00555081">
        <w:rPr>
          <w:rFonts w:ascii="Times New Roman" w:hAnsi="Times New Roman" w:cs="Times New Roman"/>
          <w:b/>
          <w:sz w:val="24"/>
          <w:szCs w:val="24"/>
          <w:u w:val="single"/>
          <w:lang w:val="fr-FR"/>
        </w:rPr>
        <w:t xml:space="preserve"> </w:t>
      </w:r>
      <w:r w:rsidR="00EC5536">
        <w:rPr>
          <w:rFonts w:ascii="Times New Roman" w:hAnsi="Times New Roman" w:cs="Times New Roman"/>
          <w:b/>
          <w:sz w:val="24"/>
          <w:szCs w:val="24"/>
          <w:u w:val="single"/>
          <w:lang w:val="fr-FR"/>
        </w:rPr>
        <w:t>fondamentales</w:t>
      </w:r>
    </w:p>
    <w:p w14:paraId="058B2134" w14:textId="77777777"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Un hash</w:t>
      </w:r>
      <w:r w:rsidRPr="0076690E">
        <w:rPr>
          <w:rFonts w:ascii="Times New Roman" w:hAnsi="Times New Roman" w:cs="Times New Roman"/>
          <w:szCs w:val="24"/>
          <w:lang w:val="fr-FR"/>
        </w:rPr>
        <w:t xml:space="preserve"> est le résultat d’une fonction mathématique (SHA-256, Ethash, MD5, etc.) qui permet d’obtenir une empreinte numérique unique de taille fixe à partir d’une donnée d’entrée (fichier, texte, …) de taille non bornée. Par exemple, l’algorithme SHA-256 (32 octets) produit toujours une valeur de sortie hexadécimale de 64 caractères. En cryptographie, l’empreinte numérique générée est difficilement (voire impossible) devinable par un humain. De plus, la fonction de hachage est irréversible en ce sens qu’on ne peut pas retrouver la donnée d’origine à partir du hash.</w:t>
      </w:r>
    </w:p>
    <w:p w14:paraId="45858242" w14:textId="4901DCAB"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L’arbre de Merkle ou arbre de Hash (ou hachage)</w:t>
      </w:r>
      <w:r w:rsidRPr="0076690E">
        <w:rPr>
          <w:rFonts w:ascii="Times New Roman" w:hAnsi="Times New Roman" w:cs="Times New Roman"/>
          <w:szCs w:val="24"/>
          <w:lang w:val="fr-FR"/>
        </w:rPr>
        <w:t xml:space="preserve"> a été créé en 1979 par le cryptographe informaticien </w:t>
      </w:r>
      <w:r w:rsidRPr="0076690E">
        <w:rPr>
          <w:rFonts w:ascii="Times New Roman" w:hAnsi="Times New Roman" w:cs="Times New Roman"/>
          <w:i/>
          <w:iCs/>
          <w:szCs w:val="24"/>
          <w:lang w:val="fr-FR"/>
        </w:rPr>
        <w:t>Ralph Merkle</w:t>
      </w:r>
      <w:r w:rsidRPr="0076690E">
        <w:rPr>
          <w:rFonts w:ascii="Times New Roman" w:hAnsi="Times New Roman" w:cs="Times New Roman"/>
          <w:szCs w:val="24"/>
          <w:lang w:val="fr-FR"/>
        </w:rPr>
        <w:t xml:space="preserve">. Il est beaucoup utilisé dans la blockchain et la cryptographie </w:t>
      </w:r>
      <w:r w:rsidRPr="0076690E">
        <w:rPr>
          <w:rFonts w:ascii="Times New Roman" w:hAnsi="Times New Roman" w:cs="Times New Roman"/>
          <w:szCs w:val="24"/>
          <w:lang w:val="fr-FR"/>
        </w:rPr>
        <w:fldChar w:fldCharType="begin"/>
      </w:r>
      <w:r w:rsidR="006F014F">
        <w:rPr>
          <w:rFonts w:ascii="Times New Roman" w:hAnsi="Times New Roman" w:cs="Times New Roman"/>
          <w:szCs w:val="24"/>
          <w:lang w:val="fr-FR"/>
        </w:rPr>
        <w:instrText xml:space="preserve"> ADDIN ZOTERO_ITEM CSL_CITATION {"citationID":"nUZVD5Vq","properties":{"formattedCitation":"[31]","plainCitation":"[31]","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Pr="0076690E">
        <w:rPr>
          <w:rFonts w:ascii="Times New Roman" w:hAnsi="Times New Roman" w:cs="Times New Roman"/>
          <w:szCs w:val="24"/>
          <w:lang w:val="fr-FR"/>
        </w:rPr>
        <w:fldChar w:fldCharType="separate"/>
      </w:r>
      <w:r w:rsidR="006F014F">
        <w:rPr>
          <w:rFonts w:ascii="Times New Roman" w:hAnsi="Times New Roman" w:cs="Times New Roman"/>
          <w:noProof/>
          <w:szCs w:val="24"/>
          <w:lang w:val="fr-FR"/>
        </w:rPr>
        <w:t>[31]</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xml:space="preserve">. C’est une structure de stockage de données sous forme d’arbre binaire où chaque nœud de l’arbre est identifié par un hash. En effet, les nœuds initiaux (nœuds enfants ou feuilles) sont associés à un nœud supérieur appelé nœud parent. Ainsi, un nœud parent a un identifiant unique résultant du hachage de ses deux (02) nœuds enfants. Cette structure est répétée jusqu'au nœud racine ou racine Merkle (Merkle root), dont l'empreinte est associée à tous les nœuds de l'arbre. Cela permet de rechercher efficacement des transactions dans la chaîne de bloc et d’empêcher les falsifications </w:t>
      </w:r>
      <w:r w:rsidRPr="0076690E">
        <w:rPr>
          <w:rFonts w:ascii="Times New Roman" w:hAnsi="Times New Roman" w:cs="Times New Roman"/>
          <w:szCs w:val="24"/>
          <w:lang w:val="fr-FR"/>
        </w:rPr>
        <w:fldChar w:fldCharType="begin"/>
      </w:r>
      <w:r w:rsidRPr="0076690E">
        <w:rPr>
          <w:rFonts w:ascii="Times New Roman" w:hAnsi="Times New Roman" w:cs="Times New Roman"/>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szCs w:val="24"/>
          <w:lang w:val="fr-FR"/>
        </w:rPr>
        <w:fldChar w:fldCharType="separate"/>
      </w:r>
      <w:r w:rsidRPr="0076690E">
        <w:rPr>
          <w:rFonts w:ascii="Times New Roman" w:hAnsi="Times New Roman" w:cs="Times New Roman"/>
          <w:noProof/>
          <w:szCs w:val="24"/>
          <w:lang w:val="fr-FR"/>
        </w:rPr>
        <w:t>[25]</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L’annexe 1 présente une illustration de l’arbre de Merkle où les hash sont nécessairement couplés par paire de nœud – le nœud EF y étant seul et différent de la racine, a été dupliqué et couplé avec lui-même.</w:t>
      </w:r>
    </w:p>
    <w:p w14:paraId="4F7AD724" w14:textId="32E4FBEA" w:rsidR="00EE2180" w:rsidRPr="0076690E" w:rsidRDefault="00EE2180" w:rsidP="00EE2180">
      <w:pPr>
        <w:spacing w:line="360" w:lineRule="auto"/>
        <w:jc w:val="both"/>
        <w:rPr>
          <w:rStyle w:val="Accentuation"/>
          <w:rFonts w:ascii="Times New Roman" w:hAnsi="Times New Roman" w:cs="Times New Roman"/>
          <w:i w:val="0"/>
          <w:lang w:val="fr-FR"/>
        </w:rPr>
      </w:pPr>
      <w:r w:rsidRPr="0076690E">
        <w:rPr>
          <w:rFonts w:ascii="Times New Roman" w:hAnsi="Times New Roman" w:cs="Times New Roman"/>
          <w:b/>
          <w:lang w:val="fr-FR"/>
        </w:rPr>
        <w:t>Un mineur</w:t>
      </w:r>
      <w:r w:rsidRPr="0076690E">
        <w:rPr>
          <w:rFonts w:ascii="Times New Roman" w:hAnsi="Times New Roman" w:cs="Times New Roman"/>
          <w:lang w:val="fr-FR"/>
        </w:rPr>
        <w:t xml:space="preserve"> ou validateur est un nœud (ordinateur doté de grande puissance de calcul) actif du réseau de blockchain qui sélectionne des transactions, les vérifie et participe à leur validation. Il se distingue des autres nœuds du réseau tels que les clients SPV (Simple Paiement Verification) et les clients Web </w:t>
      </w:r>
      <w:r w:rsidRPr="0076690E">
        <w:rPr>
          <w:rFonts w:ascii="Times New Roman" w:hAnsi="Times New Roman" w:cs="Times New Roman"/>
          <w:lang w:val="fr-FR"/>
        </w:rPr>
        <w:fldChar w:fldCharType="begin"/>
      </w:r>
      <w:r w:rsidRPr="0076690E">
        <w:rPr>
          <w:rFonts w:ascii="Times New Roman" w:hAnsi="Times New Roman" w:cs="Times New Roman"/>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lang w:val="fr-FR"/>
        </w:rPr>
        <w:fldChar w:fldCharType="separate"/>
      </w:r>
      <w:r w:rsidRPr="0076690E">
        <w:rPr>
          <w:rFonts w:ascii="Times New Roman" w:hAnsi="Times New Roman" w:cs="Times New Roman"/>
          <w:noProof/>
          <w:lang w:val="fr-FR"/>
        </w:rPr>
        <w:t>[25]</w:t>
      </w:r>
      <w:r w:rsidRPr="0076690E">
        <w:rPr>
          <w:rFonts w:ascii="Times New Roman" w:hAnsi="Times New Roman" w:cs="Times New Roman"/>
          <w:lang w:val="fr-FR"/>
        </w:rPr>
        <w:fldChar w:fldCharType="end"/>
      </w:r>
      <w:r w:rsidRPr="0076690E">
        <w:rPr>
          <w:rFonts w:ascii="Times New Roman" w:hAnsi="Times New Roman" w:cs="Times New Roman"/>
          <w:lang w:val="fr-FR"/>
        </w:rPr>
        <w:t xml:space="preserve">. Aussi, il convient de rappeler que </w:t>
      </w:r>
      <w:r w:rsidRPr="0076690E">
        <w:rPr>
          <w:rStyle w:val="Accentuation"/>
          <w:rFonts w:ascii="Times New Roman" w:hAnsi="Times New Roman" w:cs="Times New Roman"/>
          <w:lang w:val="fr-FR"/>
        </w:rPr>
        <w:t xml:space="preserve">“Tous les mineurs sont des nœuds, mais tous les nœuds ne sont pas nécessairement des mineurs.” P.73 </w:t>
      </w:r>
      <w:r w:rsidRPr="0076690E">
        <w:rPr>
          <w:rStyle w:val="Accentuation"/>
          <w:rFonts w:ascii="Times New Roman" w:hAnsi="Times New Roman" w:cs="Times New Roman"/>
          <w:lang w:val="fr-FR"/>
        </w:rPr>
        <w:fldChar w:fldCharType="begin"/>
      </w:r>
      <w:r w:rsidRPr="0076690E">
        <w:rPr>
          <w:rStyle w:val="Accentuation"/>
          <w:rFonts w:ascii="Times New Roman" w:hAnsi="Times New Roman" w:cs="Times New Roma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Style w:val="Accentuation"/>
          <w:rFonts w:ascii="Times New Roman" w:hAnsi="Times New Roman" w:cs="Times New Roman"/>
          <w:lang w:val="fr-FR"/>
        </w:rPr>
        <w:fldChar w:fldCharType="separate"/>
      </w:r>
      <w:r w:rsidRPr="0076690E">
        <w:rPr>
          <w:rStyle w:val="Accentuation"/>
          <w:rFonts w:ascii="Times New Roman" w:hAnsi="Times New Roman" w:cs="Times New Roman"/>
          <w:noProof/>
          <w:lang w:val="fr-FR"/>
        </w:rPr>
        <w:t>[25]</w:t>
      </w:r>
      <w:r w:rsidRPr="0076690E">
        <w:rPr>
          <w:rStyle w:val="Accentuation"/>
          <w:rFonts w:ascii="Times New Roman" w:hAnsi="Times New Roman" w:cs="Times New Roman"/>
          <w:lang w:val="fr-FR"/>
        </w:rPr>
        <w:fldChar w:fldCharType="end"/>
      </w:r>
      <w:r w:rsidRPr="0076690E">
        <w:rPr>
          <w:rStyle w:val="Accentuation"/>
          <w:rFonts w:ascii="Times New Roman" w:hAnsi="Times New Roman" w:cs="Times New Roman"/>
          <w:i w:val="0"/>
          <w:lang w:val="fr-FR"/>
        </w:rPr>
        <w:t>.</w:t>
      </w:r>
    </w:p>
    <w:p w14:paraId="15A0FC2E" w14:textId="1D33C79B" w:rsidR="0095140D" w:rsidRPr="0076690E" w:rsidRDefault="0095140D" w:rsidP="0076690E">
      <w:pPr>
        <w:spacing w:line="360" w:lineRule="auto"/>
        <w:jc w:val="center"/>
        <w:rPr>
          <w:rFonts w:ascii="Times New Roman" w:hAnsi="Times New Roman" w:cs="Times New Roman"/>
          <w:b/>
          <w:sz w:val="24"/>
          <w:u w:val="single"/>
          <w:lang w:val="fr-FR"/>
        </w:rPr>
      </w:pPr>
      <w:r w:rsidRPr="0076690E">
        <w:rPr>
          <w:rStyle w:val="Accentuation"/>
          <w:rFonts w:ascii="Times New Roman" w:hAnsi="Times New Roman" w:cs="Times New Roman"/>
          <w:b/>
          <w:i w:val="0"/>
          <w:sz w:val="24"/>
          <w:u w:val="single"/>
          <w:lang w:val="fr-FR"/>
        </w:rPr>
        <w:t>Annexe 6 : N</w:t>
      </w:r>
      <w:r w:rsidRPr="0076690E">
        <w:rPr>
          <w:rFonts w:ascii="Times New Roman" w:hAnsi="Times New Roman" w:cs="Times New Roman"/>
          <w:b/>
          <w:sz w:val="24"/>
          <w:u w:val="single"/>
          <w:lang w:val="fr-FR"/>
        </w:rPr>
        <w:t>œud de moteur d’exécution couplé au client de consensus dans un réseau Ethereum</w:t>
      </w:r>
    </w:p>
    <w:p w14:paraId="667D59C0" w14:textId="34CC754A" w:rsidR="0076690E" w:rsidRPr="006C76E3" w:rsidRDefault="0003333E" w:rsidP="0003333E">
      <w:pPr>
        <w:spacing w:line="360" w:lineRule="auto"/>
        <w:jc w:val="center"/>
        <w:rPr>
          <w:rFonts w:ascii="Times New Roman" w:hAnsi="Times New Roman" w:cs="Times New Roman"/>
          <w:sz w:val="28"/>
          <w:szCs w:val="13"/>
          <w:lang w:val="fr-FR"/>
        </w:rPr>
      </w:pPr>
      <w:r>
        <w:rPr>
          <w:rFonts w:ascii="Times New Roman" w:hAnsi="Times New Roman" w:cs="Times New Roman"/>
          <w:noProof/>
          <w:sz w:val="28"/>
          <w:szCs w:val="13"/>
        </w:rPr>
        <w:drawing>
          <wp:inline distT="0" distB="0" distL="0" distR="0" wp14:anchorId="281A220E" wp14:editId="79981057">
            <wp:extent cx="3683000" cy="18738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eud_clients.PNG"/>
                    <pic:cNvPicPr/>
                  </pic:nvPicPr>
                  <pic:blipFill>
                    <a:blip r:embed="rId53">
                      <a:extLst>
                        <a:ext uri="{28A0092B-C50C-407E-A947-70E740481C1C}">
                          <a14:useLocalDpi xmlns:a14="http://schemas.microsoft.com/office/drawing/2010/main" val="0"/>
                        </a:ext>
                      </a:extLst>
                    </a:blip>
                    <a:stretch>
                      <a:fillRect/>
                    </a:stretch>
                  </pic:blipFill>
                  <pic:spPr>
                    <a:xfrm>
                      <a:off x="0" y="0"/>
                      <a:ext cx="3694881" cy="1879930"/>
                    </a:xfrm>
                    <a:prstGeom prst="rect">
                      <a:avLst/>
                    </a:prstGeom>
                  </pic:spPr>
                </pic:pic>
              </a:graphicData>
            </a:graphic>
          </wp:inline>
        </w:drawing>
      </w:r>
    </w:p>
    <w:sectPr w:rsidR="0076690E" w:rsidRPr="006C76E3"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642473" w14:textId="77777777" w:rsidR="00EC3764" w:rsidRDefault="00EC3764" w:rsidP="004936BB">
      <w:pPr>
        <w:spacing w:after="0" w:line="240" w:lineRule="auto"/>
      </w:pPr>
      <w:r>
        <w:separator/>
      </w:r>
    </w:p>
  </w:endnote>
  <w:endnote w:type="continuationSeparator" w:id="0">
    <w:p w14:paraId="0BA960F8" w14:textId="77777777" w:rsidR="00EC3764" w:rsidRDefault="00EC3764"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4D"/>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8748400"/>
      <w:docPartObj>
        <w:docPartGallery w:val="Page Numbers (Bottom of Page)"/>
        <w:docPartUnique/>
      </w:docPartObj>
    </w:sdtPr>
    <w:sdtContent>
      <w:p w14:paraId="2CA13F07" w14:textId="12BD9091"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1C4003" w:rsidRDefault="001C4003">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0183268"/>
      <w:docPartObj>
        <w:docPartGallery w:val="Page Numbers (Bottom of Page)"/>
        <w:docPartUnique/>
      </w:docPartObj>
    </w:sdtPr>
    <w:sdtContent>
      <w:p w14:paraId="1D95AA12" w14:textId="4C6CB10A"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1740A8">
          <w:rPr>
            <w:rStyle w:val="Numrodepage"/>
            <w:noProof/>
          </w:rPr>
          <w:t>viii</w:t>
        </w:r>
        <w:r>
          <w:rPr>
            <w:rStyle w:val="Numrodepage"/>
          </w:rPr>
          <w:fldChar w:fldCharType="end"/>
        </w:r>
      </w:p>
    </w:sdtContent>
  </w:sdt>
  <w:p w14:paraId="469A6560" w14:textId="178E8691" w:rsidR="001C4003" w:rsidRDefault="001C4003">
    <w:pPr>
      <w:pStyle w:val="Pieddepage"/>
      <w:jc w:val="right"/>
    </w:pPr>
  </w:p>
  <w:p w14:paraId="2C2FDBE2" w14:textId="77777777" w:rsidR="001C4003" w:rsidRDefault="001C400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D38465" w14:textId="77777777" w:rsidR="00EC3764" w:rsidRDefault="00EC3764" w:rsidP="004936BB">
      <w:pPr>
        <w:spacing w:after="0" w:line="240" w:lineRule="auto"/>
      </w:pPr>
      <w:r>
        <w:separator/>
      </w:r>
    </w:p>
  </w:footnote>
  <w:footnote w:type="continuationSeparator" w:id="0">
    <w:p w14:paraId="5B241227" w14:textId="77777777" w:rsidR="00EC3764" w:rsidRDefault="00EC3764" w:rsidP="004936BB">
      <w:pPr>
        <w:spacing w:after="0" w:line="240" w:lineRule="auto"/>
      </w:pPr>
      <w:r>
        <w:continuationSeparator/>
      </w:r>
    </w:p>
  </w:footnote>
  <w:footnote w:id="1">
    <w:p w14:paraId="15B647EB" w14:textId="7BC011C2" w:rsidR="001C4003" w:rsidRPr="00BF501E" w:rsidRDefault="001C4003">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 xml:space="preserve">Bitcoin est le réseau et le bitcoin </w:t>
      </w:r>
      <w:r w:rsidR="003218D4">
        <w:rPr>
          <w:rFonts w:ascii="Times New Roman" w:hAnsi="Times New Roman" w:cs="Times New Roman"/>
          <w:szCs w:val="24"/>
          <w:lang w:val="fr-FR"/>
        </w:rPr>
        <w:t>désigne</w:t>
      </w:r>
      <w:r w:rsidRPr="00A31350">
        <w:rPr>
          <w:rFonts w:ascii="Times New Roman" w:hAnsi="Times New Roman" w:cs="Times New Roman"/>
          <w:szCs w:val="24"/>
          <w:lang w:val="fr-FR"/>
        </w:rPr>
        <w:t xml:space="preserve"> la crypto-monnaie.</w:t>
      </w:r>
    </w:p>
  </w:footnote>
  <w:footnote w:id="2">
    <w:p w14:paraId="17F8DACB" w14:textId="6436E711" w:rsidR="001C4003" w:rsidRPr="00AA76D0" w:rsidRDefault="001C4003">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1C4003" w:rsidRPr="00C2690C" w:rsidRDefault="001C4003">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 </w:t>
      </w:r>
      <w:hyperlink r:id="rId3" w:history="1">
        <w:r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262762B9" w14:textId="77777777" w:rsidR="001C4003" w:rsidRPr="00C2690C" w:rsidRDefault="001C4003">
      <w:pPr>
        <w:pStyle w:val="Notedebasdepage"/>
        <w:rPr>
          <w:lang w:val="fr-FR"/>
        </w:rPr>
      </w:pPr>
      <w:r>
        <w:rPr>
          <w:rStyle w:val="Appelnotedebasdep"/>
        </w:rPr>
        <w:footnoteRef/>
      </w:r>
      <w:r w:rsidRPr="00C2690C">
        <w:rPr>
          <w:lang w:val="fr-FR"/>
        </w:rPr>
        <w:t xml:space="preserve"> </w:t>
      </w:r>
      <w:hyperlink r:id="rId4"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5">
    <w:p w14:paraId="500308A1" w14:textId="77777777" w:rsidR="001C4003" w:rsidRPr="008775A7" w:rsidRDefault="001C4003">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6">
    <w:p w14:paraId="1F6EF5E3" w14:textId="77777777" w:rsidR="001C4003" w:rsidRPr="00456E15" w:rsidRDefault="001C4003">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5"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7">
    <w:p w14:paraId="70DF8445" w14:textId="77777777" w:rsidR="001C4003" w:rsidRDefault="001C4003" w:rsidP="003168FF">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6"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9E23863" w14:textId="77777777" w:rsidR="001C4003" w:rsidRPr="00B00F8B" w:rsidRDefault="001C4003" w:rsidP="003168FF">
      <w:pPr>
        <w:pStyle w:val="Notedebasdepage"/>
        <w:rPr>
          <w:lang w:val="fr-FR"/>
        </w:rPr>
      </w:pPr>
      <w:r w:rsidRPr="00C451E5">
        <w:rPr>
          <w:rFonts w:ascii="Times New Roman" w:hAnsi="Times New Roman" w:cs="Times New Roman"/>
          <w:lang w:val="fr-FR"/>
        </w:rPr>
        <w:t xml:space="preserve">1 ETH = 525.613 GAS sur </w:t>
      </w:r>
      <w:hyperlink r:id="rId7"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8">
    <w:p w14:paraId="069A0868" w14:textId="77777777" w:rsidR="001C4003" w:rsidRPr="007F17C1" w:rsidRDefault="001C4003" w:rsidP="003168FF">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9">
    <w:p w14:paraId="7D6C3452" w14:textId="77777777" w:rsidR="001C4003" w:rsidRPr="00DD7D63" w:rsidRDefault="001C4003">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8"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0ABF157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98296031" o:spid="_x0000_i1025" type="#_x0000_t75" style="width:7.65pt;height:7.65pt;visibility:visible;mso-wrap-style:square">
            <v:imagedata r:id="rId1" o:title=""/>
          </v:shape>
        </w:pict>
      </mc:Choice>
      <mc:Fallback>
        <w:drawing>
          <wp:inline distT="0" distB="0" distL="0" distR="0" wp14:anchorId="4F50E085" wp14:editId="6CC2308C">
            <wp:extent cx="97155" cy="97155"/>
            <wp:effectExtent l="0" t="0" r="0" b="0"/>
            <wp:docPr id="1198296031" name="Image 1198296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mc:Fallback>
    </mc:AlternateConten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C5A54"/>
    <w:multiLevelType w:val="multilevel"/>
    <w:tmpl w:val="C9788A1C"/>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117943"/>
    <w:multiLevelType w:val="multilevel"/>
    <w:tmpl w:val="C9B0E77E"/>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AB176C"/>
    <w:multiLevelType w:val="multilevel"/>
    <w:tmpl w:val="8C2E2B38"/>
    <w:lvl w:ilvl="0">
      <w:start w:val="1"/>
      <w:numFmt w:val="upperRoman"/>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3B6614F"/>
    <w:multiLevelType w:val="hybridMultilevel"/>
    <w:tmpl w:val="31D88F8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BE7CEC"/>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3C41F7B"/>
    <w:multiLevelType w:val="multilevel"/>
    <w:tmpl w:val="3AE27BA0"/>
    <w:lvl w:ilvl="0">
      <w:start w:val="1"/>
      <w:numFmt w:val="decimal"/>
      <w:lvlText w:val="%1."/>
      <w:lvlJc w:val="left"/>
      <w:pPr>
        <w:ind w:left="360" w:hanging="360"/>
      </w:pPr>
      <w:rPr>
        <w:rFonts w:hint="default"/>
      </w:rPr>
    </w:lvl>
    <w:lvl w:ilvl="1">
      <w:start w:val="1"/>
      <w:numFmt w:val="decimal"/>
      <w:lvlText w:val="V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4210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9"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2146583530">
    <w:abstractNumId w:val="54"/>
  </w:num>
  <w:num w:numId="2" w16cid:durableId="850023092">
    <w:abstractNumId w:val="5"/>
  </w:num>
  <w:num w:numId="3" w16cid:durableId="268053780">
    <w:abstractNumId w:val="42"/>
  </w:num>
  <w:num w:numId="4" w16cid:durableId="1660577416">
    <w:abstractNumId w:val="48"/>
  </w:num>
  <w:num w:numId="5" w16cid:durableId="750397889">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78420132">
    <w:abstractNumId w:val="24"/>
  </w:num>
  <w:num w:numId="7" w16cid:durableId="490296149">
    <w:abstractNumId w:val="46"/>
  </w:num>
  <w:num w:numId="8" w16cid:durableId="516385032">
    <w:abstractNumId w:val="32"/>
  </w:num>
  <w:num w:numId="9" w16cid:durableId="1359697429">
    <w:abstractNumId w:val="53"/>
  </w:num>
  <w:num w:numId="10" w16cid:durableId="2071220730">
    <w:abstractNumId w:val="18"/>
  </w:num>
  <w:num w:numId="11" w16cid:durableId="555047756">
    <w:abstractNumId w:val="37"/>
  </w:num>
  <w:num w:numId="12" w16cid:durableId="1232929163">
    <w:abstractNumId w:val="23"/>
  </w:num>
  <w:num w:numId="13" w16cid:durableId="1468010843">
    <w:abstractNumId w:val="13"/>
  </w:num>
  <w:num w:numId="14" w16cid:durableId="2040429728">
    <w:abstractNumId w:val="26"/>
  </w:num>
  <w:num w:numId="15" w16cid:durableId="1691100617">
    <w:abstractNumId w:val="0"/>
  </w:num>
  <w:num w:numId="16" w16cid:durableId="595286213">
    <w:abstractNumId w:val="47"/>
  </w:num>
  <w:num w:numId="17" w16cid:durableId="680201952">
    <w:abstractNumId w:val="2"/>
  </w:num>
  <w:num w:numId="18" w16cid:durableId="1185633208">
    <w:abstractNumId w:val="34"/>
  </w:num>
  <w:num w:numId="19" w16cid:durableId="881865729">
    <w:abstractNumId w:val="11"/>
  </w:num>
  <w:num w:numId="20" w16cid:durableId="103966351">
    <w:abstractNumId w:val="50"/>
  </w:num>
  <w:num w:numId="21" w16cid:durableId="1498765170">
    <w:abstractNumId w:val="28"/>
  </w:num>
  <w:num w:numId="22" w16cid:durableId="519590203">
    <w:abstractNumId w:val="51"/>
  </w:num>
  <w:num w:numId="23" w16cid:durableId="1434472738">
    <w:abstractNumId w:val="40"/>
  </w:num>
  <w:num w:numId="24" w16cid:durableId="956137255">
    <w:abstractNumId w:val="27"/>
  </w:num>
  <w:num w:numId="25" w16cid:durableId="1522932537">
    <w:abstractNumId w:val="43"/>
  </w:num>
  <w:num w:numId="26" w16cid:durableId="604265098">
    <w:abstractNumId w:val="21"/>
  </w:num>
  <w:num w:numId="27" w16cid:durableId="1509909994">
    <w:abstractNumId w:val="44"/>
  </w:num>
  <w:num w:numId="28" w16cid:durableId="2125613655">
    <w:abstractNumId w:val="7"/>
  </w:num>
  <w:num w:numId="29" w16cid:durableId="1090155894">
    <w:abstractNumId w:val="30"/>
  </w:num>
  <w:num w:numId="30" w16cid:durableId="1372461144">
    <w:abstractNumId w:val="38"/>
  </w:num>
  <w:num w:numId="31" w16cid:durableId="20860033">
    <w:abstractNumId w:val="45"/>
  </w:num>
  <w:num w:numId="32" w16cid:durableId="1358892615">
    <w:abstractNumId w:val="8"/>
  </w:num>
  <w:num w:numId="33" w16cid:durableId="688797982">
    <w:abstractNumId w:val="3"/>
  </w:num>
  <w:num w:numId="34" w16cid:durableId="2127503685">
    <w:abstractNumId w:val="12"/>
  </w:num>
  <w:num w:numId="35" w16cid:durableId="1738941564">
    <w:abstractNumId w:val="14"/>
  </w:num>
  <w:num w:numId="36" w16cid:durableId="63337421">
    <w:abstractNumId w:val="33"/>
  </w:num>
  <w:num w:numId="37" w16cid:durableId="425228974">
    <w:abstractNumId w:val="20"/>
  </w:num>
  <w:num w:numId="38" w16cid:durableId="1555115026">
    <w:abstractNumId w:val="17"/>
  </w:num>
  <w:num w:numId="39" w16cid:durableId="575749465">
    <w:abstractNumId w:val="25"/>
  </w:num>
  <w:num w:numId="40" w16cid:durableId="777681962">
    <w:abstractNumId w:val="9"/>
  </w:num>
  <w:num w:numId="41" w16cid:durableId="868640272">
    <w:abstractNumId w:val="31"/>
  </w:num>
  <w:num w:numId="42" w16cid:durableId="1590037127">
    <w:abstractNumId w:val="19"/>
  </w:num>
  <w:num w:numId="43" w16cid:durableId="1906991856">
    <w:abstractNumId w:val="29"/>
  </w:num>
  <w:num w:numId="44" w16cid:durableId="778064226">
    <w:abstractNumId w:val="35"/>
  </w:num>
  <w:num w:numId="45" w16cid:durableId="558368331">
    <w:abstractNumId w:val="52"/>
  </w:num>
  <w:num w:numId="46" w16cid:durableId="823819188">
    <w:abstractNumId w:val="16"/>
  </w:num>
  <w:num w:numId="47" w16cid:durableId="1311059193">
    <w:abstractNumId w:val="1"/>
  </w:num>
  <w:num w:numId="48" w16cid:durableId="368725281">
    <w:abstractNumId w:val="39"/>
  </w:num>
  <w:num w:numId="49" w16cid:durableId="1133405221">
    <w:abstractNumId w:val="6"/>
  </w:num>
  <w:num w:numId="50" w16cid:durableId="99034553">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273242279">
    <w:abstractNumId w:val="10"/>
  </w:num>
  <w:num w:numId="52" w16cid:durableId="35399153">
    <w:abstractNumId w:val="15"/>
  </w:num>
  <w:num w:numId="53" w16cid:durableId="1715305212">
    <w:abstractNumId w:val="4"/>
  </w:num>
  <w:num w:numId="54" w16cid:durableId="2115900083">
    <w:abstractNumId w:val="41"/>
  </w:num>
  <w:num w:numId="55" w16cid:durableId="423040399">
    <w:abstractNumId w:val="22"/>
  </w:num>
  <w:num w:numId="56" w16cid:durableId="898053829">
    <w:abstractNumId w:val="49"/>
  </w:num>
  <w:num w:numId="57" w16cid:durableId="110050474">
    <w:abstractNumId w:val="36"/>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2"/>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08E"/>
    <w:rsid w:val="0000084B"/>
    <w:rsid w:val="000008DA"/>
    <w:rsid w:val="00000C01"/>
    <w:rsid w:val="00000DF5"/>
    <w:rsid w:val="0000105F"/>
    <w:rsid w:val="000014C2"/>
    <w:rsid w:val="00001794"/>
    <w:rsid w:val="00001B99"/>
    <w:rsid w:val="00001C80"/>
    <w:rsid w:val="000027EE"/>
    <w:rsid w:val="000029B0"/>
    <w:rsid w:val="00002C6F"/>
    <w:rsid w:val="00002DD5"/>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3AC"/>
    <w:rsid w:val="00014520"/>
    <w:rsid w:val="0001528D"/>
    <w:rsid w:val="0001560D"/>
    <w:rsid w:val="0001644B"/>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786"/>
    <w:rsid w:val="00030D0F"/>
    <w:rsid w:val="0003111F"/>
    <w:rsid w:val="00031629"/>
    <w:rsid w:val="000318D3"/>
    <w:rsid w:val="00031BFF"/>
    <w:rsid w:val="00031C92"/>
    <w:rsid w:val="00032247"/>
    <w:rsid w:val="000322C6"/>
    <w:rsid w:val="00032358"/>
    <w:rsid w:val="000325AC"/>
    <w:rsid w:val="000325AF"/>
    <w:rsid w:val="0003266D"/>
    <w:rsid w:val="00032C3C"/>
    <w:rsid w:val="0003333E"/>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6A7"/>
    <w:rsid w:val="00036B9D"/>
    <w:rsid w:val="00037744"/>
    <w:rsid w:val="00037A58"/>
    <w:rsid w:val="00040979"/>
    <w:rsid w:val="00041114"/>
    <w:rsid w:val="000413ED"/>
    <w:rsid w:val="000419FB"/>
    <w:rsid w:val="00041C88"/>
    <w:rsid w:val="00041CBE"/>
    <w:rsid w:val="000429ED"/>
    <w:rsid w:val="00042A4C"/>
    <w:rsid w:val="00042A59"/>
    <w:rsid w:val="00042C61"/>
    <w:rsid w:val="00042EE4"/>
    <w:rsid w:val="000435CD"/>
    <w:rsid w:val="00043F1C"/>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0A9"/>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8D"/>
    <w:rsid w:val="000707CD"/>
    <w:rsid w:val="00070F30"/>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707"/>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263"/>
    <w:rsid w:val="00096336"/>
    <w:rsid w:val="00096C5B"/>
    <w:rsid w:val="00096CD3"/>
    <w:rsid w:val="000971B0"/>
    <w:rsid w:val="000974F5"/>
    <w:rsid w:val="0009758D"/>
    <w:rsid w:val="00097722"/>
    <w:rsid w:val="00097ABC"/>
    <w:rsid w:val="00097C25"/>
    <w:rsid w:val="000A007C"/>
    <w:rsid w:val="000A0240"/>
    <w:rsid w:val="000A0BAE"/>
    <w:rsid w:val="000A1300"/>
    <w:rsid w:val="000A150C"/>
    <w:rsid w:val="000A18C7"/>
    <w:rsid w:val="000A2D83"/>
    <w:rsid w:val="000A2E71"/>
    <w:rsid w:val="000A336B"/>
    <w:rsid w:val="000A359A"/>
    <w:rsid w:val="000A3720"/>
    <w:rsid w:val="000A3A45"/>
    <w:rsid w:val="000A3BD1"/>
    <w:rsid w:val="000A3C48"/>
    <w:rsid w:val="000A3D3B"/>
    <w:rsid w:val="000A3E6C"/>
    <w:rsid w:val="000A442E"/>
    <w:rsid w:val="000A4C9B"/>
    <w:rsid w:val="000A51B3"/>
    <w:rsid w:val="000A56B3"/>
    <w:rsid w:val="000A5B6D"/>
    <w:rsid w:val="000A6126"/>
    <w:rsid w:val="000A62F2"/>
    <w:rsid w:val="000A6409"/>
    <w:rsid w:val="000A651F"/>
    <w:rsid w:val="000A69B1"/>
    <w:rsid w:val="000A6A96"/>
    <w:rsid w:val="000A6CDF"/>
    <w:rsid w:val="000A7357"/>
    <w:rsid w:val="000A7FE4"/>
    <w:rsid w:val="000B046E"/>
    <w:rsid w:val="000B0D00"/>
    <w:rsid w:val="000B140C"/>
    <w:rsid w:val="000B1576"/>
    <w:rsid w:val="000B1BEE"/>
    <w:rsid w:val="000B1CBD"/>
    <w:rsid w:val="000B25C3"/>
    <w:rsid w:val="000B2A33"/>
    <w:rsid w:val="000B2BDC"/>
    <w:rsid w:val="000B3E90"/>
    <w:rsid w:val="000B3E9F"/>
    <w:rsid w:val="000B453F"/>
    <w:rsid w:val="000B4771"/>
    <w:rsid w:val="000B4E74"/>
    <w:rsid w:val="000B5457"/>
    <w:rsid w:val="000B599B"/>
    <w:rsid w:val="000B5B32"/>
    <w:rsid w:val="000B5DF5"/>
    <w:rsid w:val="000B5FD8"/>
    <w:rsid w:val="000B6844"/>
    <w:rsid w:val="000B694D"/>
    <w:rsid w:val="000B6EA3"/>
    <w:rsid w:val="000B6EAD"/>
    <w:rsid w:val="000B6FBC"/>
    <w:rsid w:val="000B7188"/>
    <w:rsid w:val="000B7623"/>
    <w:rsid w:val="000C0497"/>
    <w:rsid w:val="000C0950"/>
    <w:rsid w:val="000C0A9A"/>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124"/>
    <w:rsid w:val="000C53AE"/>
    <w:rsid w:val="000C5438"/>
    <w:rsid w:val="000C6297"/>
    <w:rsid w:val="000C6990"/>
    <w:rsid w:val="000C6C3A"/>
    <w:rsid w:val="000C7105"/>
    <w:rsid w:val="000C71D9"/>
    <w:rsid w:val="000C7B55"/>
    <w:rsid w:val="000C7BBB"/>
    <w:rsid w:val="000C7DC3"/>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1F"/>
    <w:rsid w:val="000E295E"/>
    <w:rsid w:val="000E30AB"/>
    <w:rsid w:val="000E360F"/>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03B"/>
    <w:rsid w:val="001032EE"/>
    <w:rsid w:val="00103953"/>
    <w:rsid w:val="00103A8F"/>
    <w:rsid w:val="00103AC9"/>
    <w:rsid w:val="00104982"/>
    <w:rsid w:val="001049FD"/>
    <w:rsid w:val="00104E3A"/>
    <w:rsid w:val="001050D3"/>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7FD"/>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1E64"/>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D4E"/>
    <w:rsid w:val="00125EA5"/>
    <w:rsid w:val="001260F0"/>
    <w:rsid w:val="001262FD"/>
    <w:rsid w:val="00126C1A"/>
    <w:rsid w:val="00127487"/>
    <w:rsid w:val="001276C9"/>
    <w:rsid w:val="00127C69"/>
    <w:rsid w:val="00127E31"/>
    <w:rsid w:val="00127E37"/>
    <w:rsid w:val="0013003E"/>
    <w:rsid w:val="00130817"/>
    <w:rsid w:val="00130C30"/>
    <w:rsid w:val="00131A21"/>
    <w:rsid w:val="00132390"/>
    <w:rsid w:val="0013246D"/>
    <w:rsid w:val="00132493"/>
    <w:rsid w:val="001333B3"/>
    <w:rsid w:val="001336D5"/>
    <w:rsid w:val="001337DB"/>
    <w:rsid w:val="001338D4"/>
    <w:rsid w:val="00133EEC"/>
    <w:rsid w:val="001342F4"/>
    <w:rsid w:val="00134D54"/>
    <w:rsid w:val="00134E33"/>
    <w:rsid w:val="0013527C"/>
    <w:rsid w:val="00135CAF"/>
    <w:rsid w:val="00136F33"/>
    <w:rsid w:val="00137642"/>
    <w:rsid w:val="001400E7"/>
    <w:rsid w:val="001405B5"/>
    <w:rsid w:val="00140F30"/>
    <w:rsid w:val="00141ED2"/>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05"/>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0BF3"/>
    <w:rsid w:val="0016125A"/>
    <w:rsid w:val="001612F2"/>
    <w:rsid w:val="001613D6"/>
    <w:rsid w:val="001613DA"/>
    <w:rsid w:val="00161F6D"/>
    <w:rsid w:val="001628A9"/>
    <w:rsid w:val="00162982"/>
    <w:rsid w:val="00162F73"/>
    <w:rsid w:val="00163129"/>
    <w:rsid w:val="001631E9"/>
    <w:rsid w:val="0016321B"/>
    <w:rsid w:val="00163461"/>
    <w:rsid w:val="00163732"/>
    <w:rsid w:val="0016388D"/>
    <w:rsid w:val="00163E04"/>
    <w:rsid w:val="00163E5A"/>
    <w:rsid w:val="00164ACD"/>
    <w:rsid w:val="00164F72"/>
    <w:rsid w:val="0016538F"/>
    <w:rsid w:val="00165468"/>
    <w:rsid w:val="001654FB"/>
    <w:rsid w:val="0016550B"/>
    <w:rsid w:val="00165E67"/>
    <w:rsid w:val="00166229"/>
    <w:rsid w:val="00166751"/>
    <w:rsid w:val="00166BC3"/>
    <w:rsid w:val="0016707C"/>
    <w:rsid w:val="00167D1B"/>
    <w:rsid w:val="001701A0"/>
    <w:rsid w:val="001702A4"/>
    <w:rsid w:val="00170444"/>
    <w:rsid w:val="001709ED"/>
    <w:rsid w:val="00170E71"/>
    <w:rsid w:val="0017155F"/>
    <w:rsid w:val="00171F42"/>
    <w:rsid w:val="00172D2D"/>
    <w:rsid w:val="00173002"/>
    <w:rsid w:val="001730D7"/>
    <w:rsid w:val="001736E5"/>
    <w:rsid w:val="00173C50"/>
    <w:rsid w:val="00173F04"/>
    <w:rsid w:val="001740A8"/>
    <w:rsid w:val="00174124"/>
    <w:rsid w:val="00174141"/>
    <w:rsid w:val="00174372"/>
    <w:rsid w:val="00174578"/>
    <w:rsid w:val="00174681"/>
    <w:rsid w:val="001746DC"/>
    <w:rsid w:val="0017492E"/>
    <w:rsid w:val="00175461"/>
    <w:rsid w:val="0017567D"/>
    <w:rsid w:val="001757D1"/>
    <w:rsid w:val="00175C92"/>
    <w:rsid w:val="00176A03"/>
    <w:rsid w:val="00177422"/>
    <w:rsid w:val="001776CB"/>
    <w:rsid w:val="00177882"/>
    <w:rsid w:val="00177AB6"/>
    <w:rsid w:val="00177E7F"/>
    <w:rsid w:val="00180111"/>
    <w:rsid w:val="001801BA"/>
    <w:rsid w:val="00180336"/>
    <w:rsid w:val="0018069B"/>
    <w:rsid w:val="001810DC"/>
    <w:rsid w:val="001811E9"/>
    <w:rsid w:val="00181961"/>
    <w:rsid w:val="00181F73"/>
    <w:rsid w:val="00182D1C"/>
    <w:rsid w:val="0018397E"/>
    <w:rsid w:val="00183A12"/>
    <w:rsid w:val="00184479"/>
    <w:rsid w:val="00184B26"/>
    <w:rsid w:val="00184D28"/>
    <w:rsid w:val="00185203"/>
    <w:rsid w:val="00185634"/>
    <w:rsid w:val="001857D0"/>
    <w:rsid w:val="001858CD"/>
    <w:rsid w:val="00185B43"/>
    <w:rsid w:val="00185B97"/>
    <w:rsid w:val="001864B9"/>
    <w:rsid w:val="00186910"/>
    <w:rsid w:val="00186951"/>
    <w:rsid w:val="00186AF6"/>
    <w:rsid w:val="001870DC"/>
    <w:rsid w:val="0018713A"/>
    <w:rsid w:val="001874DC"/>
    <w:rsid w:val="00187A44"/>
    <w:rsid w:val="00187F12"/>
    <w:rsid w:val="001900C5"/>
    <w:rsid w:val="0019014F"/>
    <w:rsid w:val="00190875"/>
    <w:rsid w:val="00190885"/>
    <w:rsid w:val="00190BC3"/>
    <w:rsid w:val="00190DC6"/>
    <w:rsid w:val="00191C69"/>
    <w:rsid w:val="00191CBF"/>
    <w:rsid w:val="001924F4"/>
    <w:rsid w:val="0019310D"/>
    <w:rsid w:val="00193113"/>
    <w:rsid w:val="001931B1"/>
    <w:rsid w:val="00193225"/>
    <w:rsid w:val="001934E5"/>
    <w:rsid w:val="00193EDA"/>
    <w:rsid w:val="00194566"/>
    <w:rsid w:val="00194650"/>
    <w:rsid w:val="00194793"/>
    <w:rsid w:val="0019520F"/>
    <w:rsid w:val="0019529B"/>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3D37"/>
    <w:rsid w:val="001A42D9"/>
    <w:rsid w:val="001A4404"/>
    <w:rsid w:val="001A44A1"/>
    <w:rsid w:val="001A4D42"/>
    <w:rsid w:val="001A5176"/>
    <w:rsid w:val="001A528B"/>
    <w:rsid w:val="001A529E"/>
    <w:rsid w:val="001A5353"/>
    <w:rsid w:val="001A57E6"/>
    <w:rsid w:val="001A5D73"/>
    <w:rsid w:val="001A6102"/>
    <w:rsid w:val="001A66AC"/>
    <w:rsid w:val="001A67A1"/>
    <w:rsid w:val="001A69AB"/>
    <w:rsid w:val="001A6C2E"/>
    <w:rsid w:val="001A6CC3"/>
    <w:rsid w:val="001A70B0"/>
    <w:rsid w:val="001A74B9"/>
    <w:rsid w:val="001A7A30"/>
    <w:rsid w:val="001B0124"/>
    <w:rsid w:val="001B04DF"/>
    <w:rsid w:val="001B0ACE"/>
    <w:rsid w:val="001B12BD"/>
    <w:rsid w:val="001B1429"/>
    <w:rsid w:val="001B19D2"/>
    <w:rsid w:val="001B1AD1"/>
    <w:rsid w:val="001B2A7D"/>
    <w:rsid w:val="001B2EA8"/>
    <w:rsid w:val="001B2FD3"/>
    <w:rsid w:val="001B335E"/>
    <w:rsid w:val="001B36DF"/>
    <w:rsid w:val="001B382A"/>
    <w:rsid w:val="001B3BF5"/>
    <w:rsid w:val="001B43A8"/>
    <w:rsid w:val="001B487D"/>
    <w:rsid w:val="001B4A79"/>
    <w:rsid w:val="001B554F"/>
    <w:rsid w:val="001B5827"/>
    <w:rsid w:val="001B64A6"/>
    <w:rsid w:val="001B7983"/>
    <w:rsid w:val="001C01C6"/>
    <w:rsid w:val="001C03D3"/>
    <w:rsid w:val="001C04C1"/>
    <w:rsid w:val="001C089B"/>
    <w:rsid w:val="001C0C42"/>
    <w:rsid w:val="001C0E0F"/>
    <w:rsid w:val="001C1C65"/>
    <w:rsid w:val="001C1F4C"/>
    <w:rsid w:val="001C2094"/>
    <w:rsid w:val="001C29F0"/>
    <w:rsid w:val="001C2CA3"/>
    <w:rsid w:val="001C2FBB"/>
    <w:rsid w:val="001C333F"/>
    <w:rsid w:val="001C35BB"/>
    <w:rsid w:val="001C3818"/>
    <w:rsid w:val="001C3852"/>
    <w:rsid w:val="001C38EA"/>
    <w:rsid w:val="001C3AC8"/>
    <w:rsid w:val="001C3DC7"/>
    <w:rsid w:val="001C3EFC"/>
    <w:rsid w:val="001C4003"/>
    <w:rsid w:val="001C4EB6"/>
    <w:rsid w:val="001C5424"/>
    <w:rsid w:val="001C5636"/>
    <w:rsid w:val="001C5ED7"/>
    <w:rsid w:val="001C5F7F"/>
    <w:rsid w:val="001C65FA"/>
    <w:rsid w:val="001C6B7B"/>
    <w:rsid w:val="001C71D2"/>
    <w:rsid w:val="001C75EE"/>
    <w:rsid w:val="001C7A67"/>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1BA9"/>
    <w:rsid w:val="001E2811"/>
    <w:rsid w:val="001E2868"/>
    <w:rsid w:val="001E2F80"/>
    <w:rsid w:val="001E31E4"/>
    <w:rsid w:val="001E3323"/>
    <w:rsid w:val="001E3465"/>
    <w:rsid w:val="001E37DE"/>
    <w:rsid w:val="001E3FDC"/>
    <w:rsid w:val="001E4CD7"/>
    <w:rsid w:val="001E4D59"/>
    <w:rsid w:val="001E5207"/>
    <w:rsid w:val="001E54EC"/>
    <w:rsid w:val="001E550E"/>
    <w:rsid w:val="001E564D"/>
    <w:rsid w:val="001E6053"/>
    <w:rsid w:val="001E67FA"/>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1E58"/>
    <w:rsid w:val="002038D0"/>
    <w:rsid w:val="00203AEB"/>
    <w:rsid w:val="00203B2B"/>
    <w:rsid w:val="00203D2A"/>
    <w:rsid w:val="00203DB2"/>
    <w:rsid w:val="00204075"/>
    <w:rsid w:val="00204435"/>
    <w:rsid w:val="0020469A"/>
    <w:rsid w:val="00204A5C"/>
    <w:rsid w:val="002050FC"/>
    <w:rsid w:val="0020551F"/>
    <w:rsid w:val="00205583"/>
    <w:rsid w:val="00205A47"/>
    <w:rsid w:val="00205E3F"/>
    <w:rsid w:val="00205E7A"/>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3F3B"/>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5747"/>
    <w:rsid w:val="00225B01"/>
    <w:rsid w:val="00226059"/>
    <w:rsid w:val="00226173"/>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2933"/>
    <w:rsid w:val="00234112"/>
    <w:rsid w:val="00234135"/>
    <w:rsid w:val="002343FF"/>
    <w:rsid w:val="00234442"/>
    <w:rsid w:val="002344FC"/>
    <w:rsid w:val="0023481E"/>
    <w:rsid w:val="00234E18"/>
    <w:rsid w:val="0023512F"/>
    <w:rsid w:val="002354D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77A"/>
    <w:rsid w:val="00255909"/>
    <w:rsid w:val="00255D63"/>
    <w:rsid w:val="00255ED5"/>
    <w:rsid w:val="00256CBB"/>
    <w:rsid w:val="00256DBE"/>
    <w:rsid w:val="002574B7"/>
    <w:rsid w:val="002576F6"/>
    <w:rsid w:val="00257C66"/>
    <w:rsid w:val="00260026"/>
    <w:rsid w:val="002602E9"/>
    <w:rsid w:val="00260505"/>
    <w:rsid w:val="00260518"/>
    <w:rsid w:val="0026056A"/>
    <w:rsid w:val="002606DC"/>
    <w:rsid w:val="0026078D"/>
    <w:rsid w:val="002608CA"/>
    <w:rsid w:val="00261174"/>
    <w:rsid w:val="00261A2D"/>
    <w:rsid w:val="00261A30"/>
    <w:rsid w:val="00261EA6"/>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7B7"/>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4D7B"/>
    <w:rsid w:val="00275604"/>
    <w:rsid w:val="00275874"/>
    <w:rsid w:val="002758A7"/>
    <w:rsid w:val="0027677D"/>
    <w:rsid w:val="00276992"/>
    <w:rsid w:val="00276DF2"/>
    <w:rsid w:val="00276FDD"/>
    <w:rsid w:val="002772D4"/>
    <w:rsid w:val="00277931"/>
    <w:rsid w:val="00277F8B"/>
    <w:rsid w:val="00280829"/>
    <w:rsid w:val="00280869"/>
    <w:rsid w:val="002808B0"/>
    <w:rsid w:val="00280C86"/>
    <w:rsid w:val="00281296"/>
    <w:rsid w:val="00281DB9"/>
    <w:rsid w:val="00282775"/>
    <w:rsid w:val="0028292C"/>
    <w:rsid w:val="00283CDA"/>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75EF"/>
    <w:rsid w:val="00297D0D"/>
    <w:rsid w:val="002A02B3"/>
    <w:rsid w:val="002A02EE"/>
    <w:rsid w:val="002A0ACC"/>
    <w:rsid w:val="002A0C5A"/>
    <w:rsid w:val="002A12B5"/>
    <w:rsid w:val="002A160F"/>
    <w:rsid w:val="002A181D"/>
    <w:rsid w:val="002A199B"/>
    <w:rsid w:val="002A19F0"/>
    <w:rsid w:val="002A25EB"/>
    <w:rsid w:val="002A26F8"/>
    <w:rsid w:val="002A2802"/>
    <w:rsid w:val="002A2A64"/>
    <w:rsid w:val="002A2F7E"/>
    <w:rsid w:val="002A315F"/>
    <w:rsid w:val="002A323E"/>
    <w:rsid w:val="002A4088"/>
    <w:rsid w:val="002A4164"/>
    <w:rsid w:val="002A42CA"/>
    <w:rsid w:val="002A456F"/>
    <w:rsid w:val="002A495C"/>
    <w:rsid w:val="002A4C0F"/>
    <w:rsid w:val="002A4CBA"/>
    <w:rsid w:val="002A4E4A"/>
    <w:rsid w:val="002A4F8E"/>
    <w:rsid w:val="002A5582"/>
    <w:rsid w:val="002A5FF2"/>
    <w:rsid w:val="002A6113"/>
    <w:rsid w:val="002A658B"/>
    <w:rsid w:val="002A675F"/>
    <w:rsid w:val="002A718D"/>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2BB9"/>
    <w:rsid w:val="002B3142"/>
    <w:rsid w:val="002B4665"/>
    <w:rsid w:val="002B46CE"/>
    <w:rsid w:val="002B49FE"/>
    <w:rsid w:val="002B4ADA"/>
    <w:rsid w:val="002B506A"/>
    <w:rsid w:val="002B5212"/>
    <w:rsid w:val="002B5387"/>
    <w:rsid w:val="002B5924"/>
    <w:rsid w:val="002B59CE"/>
    <w:rsid w:val="002B5DD9"/>
    <w:rsid w:val="002B688E"/>
    <w:rsid w:val="002B6EDE"/>
    <w:rsid w:val="002B6FAF"/>
    <w:rsid w:val="002B77AF"/>
    <w:rsid w:val="002B786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6D8B"/>
    <w:rsid w:val="002C7087"/>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5B3"/>
    <w:rsid w:val="002D6A70"/>
    <w:rsid w:val="002D72A8"/>
    <w:rsid w:val="002D7709"/>
    <w:rsid w:val="002D78D5"/>
    <w:rsid w:val="002E0344"/>
    <w:rsid w:val="002E048D"/>
    <w:rsid w:val="002E111D"/>
    <w:rsid w:val="002E1425"/>
    <w:rsid w:val="002E17B3"/>
    <w:rsid w:val="002E1944"/>
    <w:rsid w:val="002E1CBC"/>
    <w:rsid w:val="002E1ED7"/>
    <w:rsid w:val="002E1FCB"/>
    <w:rsid w:val="002E21BE"/>
    <w:rsid w:val="002E3115"/>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7D7"/>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9A3"/>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8FF"/>
    <w:rsid w:val="00316D2C"/>
    <w:rsid w:val="00316D3C"/>
    <w:rsid w:val="00316D51"/>
    <w:rsid w:val="00316FD7"/>
    <w:rsid w:val="0031743A"/>
    <w:rsid w:val="00317793"/>
    <w:rsid w:val="00317EF7"/>
    <w:rsid w:val="00317F81"/>
    <w:rsid w:val="00317FB6"/>
    <w:rsid w:val="00320250"/>
    <w:rsid w:val="00320A1A"/>
    <w:rsid w:val="00320CB7"/>
    <w:rsid w:val="00320E61"/>
    <w:rsid w:val="00321803"/>
    <w:rsid w:val="003218D4"/>
    <w:rsid w:val="003224EB"/>
    <w:rsid w:val="00322591"/>
    <w:rsid w:val="00322662"/>
    <w:rsid w:val="0032364A"/>
    <w:rsid w:val="00323827"/>
    <w:rsid w:val="00323F0F"/>
    <w:rsid w:val="003245C8"/>
    <w:rsid w:val="00324EAF"/>
    <w:rsid w:val="003250B2"/>
    <w:rsid w:val="003253DD"/>
    <w:rsid w:val="00325783"/>
    <w:rsid w:val="0032578B"/>
    <w:rsid w:val="00325ACE"/>
    <w:rsid w:val="00325C6D"/>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042B"/>
    <w:rsid w:val="00341039"/>
    <w:rsid w:val="003411E8"/>
    <w:rsid w:val="003412CB"/>
    <w:rsid w:val="0034142E"/>
    <w:rsid w:val="00342443"/>
    <w:rsid w:val="00342835"/>
    <w:rsid w:val="003429F4"/>
    <w:rsid w:val="0034312E"/>
    <w:rsid w:val="003440B5"/>
    <w:rsid w:val="003442FC"/>
    <w:rsid w:val="0034435C"/>
    <w:rsid w:val="00344951"/>
    <w:rsid w:val="003449EE"/>
    <w:rsid w:val="003451BB"/>
    <w:rsid w:val="003451CA"/>
    <w:rsid w:val="00345623"/>
    <w:rsid w:val="00345A72"/>
    <w:rsid w:val="0034692C"/>
    <w:rsid w:val="003469EA"/>
    <w:rsid w:val="00346D3E"/>
    <w:rsid w:val="00346EF1"/>
    <w:rsid w:val="00346F28"/>
    <w:rsid w:val="00347120"/>
    <w:rsid w:val="0034720E"/>
    <w:rsid w:val="0034744F"/>
    <w:rsid w:val="00347E7F"/>
    <w:rsid w:val="00347F82"/>
    <w:rsid w:val="003505C2"/>
    <w:rsid w:val="00350DB4"/>
    <w:rsid w:val="003516D5"/>
    <w:rsid w:val="003516F8"/>
    <w:rsid w:val="003529CD"/>
    <w:rsid w:val="00352BEA"/>
    <w:rsid w:val="00353009"/>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2AEA"/>
    <w:rsid w:val="00363338"/>
    <w:rsid w:val="003633CC"/>
    <w:rsid w:val="00364158"/>
    <w:rsid w:val="003643D7"/>
    <w:rsid w:val="00364547"/>
    <w:rsid w:val="00364A00"/>
    <w:rsid w:val="00364A5A"/>
    <w:rsid w:val="00364FB2"/>
    <w:rsid w:val="00365169"/>
    <w:rsid w:val="00365706"/>
    <w:rsid w:val="003657AB"/>
    <w:rsid w:val="00365937"/>
    <w:rsid w:val="00365973"/>
    <w:rsid w:val="003660B2"/>
    <w:rsid w:val="003660CA"/>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69F"/>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AFE"/>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362"/>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32A"/>
    <w:rsid w:val="003E08BE"/>
    <w:rsid w:val="003E0B1B"/>
    <w:rsid w:val="003E0D71"/>
    <w:rsid w:val="003E0E34"/>
    <w:rsid w:val="003E0E54"/>
    <w:rsid w:val="003E2589"/>
    <w:rsid w:val="003E291E"/>
    <w:rsid w:val="003E36E3"/>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224"/>
    <w:rsid w:val="003E643A"/>
    <w:rsid w:val="003E6D00"/>
    <w:rsid w:val="003E6DD2"/>
    <w:rsid w:val="003E6EF7"/>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5E5"/>
    <w:rsid w:val="003F3C7D"/>
    <w:rsid w:val="003F3E88"/>
    <w:rsid w:val="003F4680"/>
    <w:rsid w:val="003F4A5C"/>
    <w:rsid w:val="003F5532"/>
    <w:rsid w:val="003F5A72"/>
    <w:rsid w:val="003F5F97"/>
    <w:rsid w:val="003F60DD"/>
    <w:rsid w:val="003F6376"/>
    <w:rsid w:val="003F6A2A"/>
    <w:rsid w:val="003F7B43"/>
    <w:rsid w:val="003F7C80"/>
    <w:rsid w:val="003F7D67"/>
    <w:rsid w:val="003F7FA4"/>
    <w:rsid w:val="004004B5"/>
    <w:rsid w:val="00400838"/>
    <w:rsid w:val="004009D2"/>
    <w:rsid w:val="004009DD"/>
    <w:rsid w:val="00401229"/>
    <w:rsid w:val="004015CA"/>
    <w:rsid w:val="004016E4"/>
    <w:rsid w:val="00401A4D"/>
    <w:rsid w:val="00401AB7"/>
    <w:rsid w:val="00401E59"/>
    <w:rsid w:val="00401F87"/>
    <w:rsid w:val="00402841"/>
    <w:rsid w:val="004030A4"/>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981"/>
    <w:rsid w:val="00417DB3"/>
    <w:rsid w:val="004201C5"/>
    <w:rsid w:val="00420CA5"/>
    <w:rsid w:val="00420EE6"/>
    <w:rsid w:val="004216B9"/>
    <w:rsid w:val="00421814"/>
    <w:rsid w:val="0042197A"/>
    <w:rsid w:val="00421CC4"/>
    <w:rsid w:val="0042208F"/>
    <w:rsid w:val="00422682"/>
    <w:rsid w:val="00422DBA"/>
    <w:rsid w:val="0042339A"/>
    <w:rsid w:val="00423E20"/>
    <w:rsid w:val="00424032"/>
    <w:rsid w:val="004241D2"/>
    <w:rsid w:val="00424339"/>
    <w:rsid w:val="0042495C"/>
    <w:rsid w:val="00424C13"/>
    <w:rsid w:val="00424CB2"/>
    <w:rsid w:val="00425006"/>
    <w:rsid w:val="00425233"/>
    <w:rsid w:val="0042613C"/>
    <w:rsid w:val="004262BF"/>
    <w:rsid w:val="0042630F"/>
    <w:rsid w:val="004265E1"/>
    <w:rsid w:val="00426626"/>
    <w:rsid w:val="00426EB0"/>
    <w:rsid w:val="00427445"/>
    <w:rsid w:val="00427582"/>
    <w:rsid w:val="0042764A"/>
    <w:rsid w:val="004276D3"/>
    <w:rsid w:val="00427700"/>
    <w:rsid w:val="00427C58"/>
    <w:rsid w:val="00427E8F"/>
    <w:rsid w:val="00430459"/>
    <w:rsid w:val="004304AD"/>
    <w:rsid w:val="00430BFC"/>
    <w:rsid w:val="00430D67"/>
    <w:rsid w:val="00431057"/>
    <w:rsid w:val="0043153F"/>
    <w:rsid w:val="00431BC4"/>
    <w:rsid w:val="00431E2B"/>
    <w:rsid w:val="004323D6"/>
    <w:rsid w:val="00432598"/>
    <w:rsid w:val="004327E4"/>
    <w:rsid w:val="00433AC6"/>
    <w:rsid w:val="0043430A"/>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227"/>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3DA"/>
    <w:rsid w:val="00456857"/>
    <w:rsid w:val="00456C9D"/>
    <w:rsid w:val="00456E15"/>
    <w:rsid w:val="00456E51"/>
    <w:rsid w:val="00457267"/>
    <w:rsid w:val="004575B6"/>
    <w:rsid w:val="00457821"/>
    <w:rsid w:val="00457858"/>
    <w:rsid w:val="00457A60"/>
    <w:rsid w:val="00457C81"/>
    <w:rsid w:val="00460A28"/>
    <w:rsid w:val="00461104"/>
    <w:rsid w:val="0046125E"/>
    <w:rsid w:val="0046192F"/>
    <w:rsid w:val="00461B72"/>
    <w:rsid w:val="00461C84"/>
    <w:rsid w:val="00461CD4"/>
    <w:rsid w:val="00462166"/>
    <w:rsid w:val="004623A1"/>
    <w:rsid w:val="004629EB"/>
    <w:rsid w:val="00462C1B"/>
    <w:rsid w:val="00462F31"/>
    <w:rsid w:val="004630CB"/>
    <w:rsid w:val="00463AF8"/>
    <w:rsid w:val="00464148"/>
    <w:rsid w:val="0046446D"/>
    <w:rsid w:val="0046472B"/>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5E14"/>
    <w:rsid w:val="004760C6"/>
    <w:rsid w:val="0047695B"/>
    <w:rsid w:val="00476C49"/>
    <w:rsid w:val="004804C6"/>
    <w:rsid w:val="0048096D"/>
    <w:rsid w:val="00480C20"/>
    <w:rsid w:val="00480E94"/>
    <w:rsid w:val="004815A9"/>
    <w:rsid w:val="00481B12"/>
    <w:rsid w:val="00481C37"/>
    <w:rsid w:val="00482237"/>
    <w:rsid w:val="004824B9"/>
    <w:rsid w:val="004826AC"/>
    <w:rsid w:val="0048291F"/>
    <w:rsid w:val="004835A8"/>
    <w:rsid w:val="00483BD3"/>
    <w:rsid w:val="00484705"/>
    <w:rsid w:val="00484B3F"/>
    <w:rsid w:val="00484F1E"/>
    <w:rsid w:val="00485267"/>
    <w:rsid w:val="0048563D"/>
    <w:rsid w:val="0048565F"/>
    <w:rsid w:val="00485D57"/>
    <w:rsid w:val="0048601D"/>
    <w:rsid w:val="00486542"/>
    <w:rsid w:val="00486565"/>
    <w:rsid w:val="004868E8"/>
    <w:rsid w:val="00487264"/>
    <w:rsid w:val="00487A31"/>
    <w:rsid w:val="00487AD7"/>
    <w:rsid w:val="00487D14"/>
    <w:rsid w:val="00487E8E"/>
    <w:rsid w:val="004900ED"/>
    <w:rsid w:val="004903DB"/>
    <w:rsid w:val="004906A4"/>
    <w:rsid w:val="004906BE"/>
    <w:rsid w:val="00490F9F"/>
    <w:rsid w:val="0049179B"/>
    <w:rsid w:val="00491E9E"/>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6E72"/>
    <w:rsid w:val="004A77AB"/>
    <w:rsid w:val="004A79E3"/>
    <w:rsid w:val="004B00E3"/>
    <w:rsid w:val="004B10B9"/>
    <w:rsid w:val="004B152C"/>
    <w:rsid w:val="004B20A9"/>
    <w:rsid w:val="004B2CF7"/>
    <w:rsid w:val="004B2F07"/>
    <w:rsid w:val="004B35C8"/>
    <w:rsid w:val="004B378F"/>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9EA"/>
    <w:rsid w:val="004B6A8B"/>
    <w:rsid w:val="004B72E0"/>
    <w:rsid w:val="004B73C8"/>
    <w:rsid w:val="004B74F4"/>
    <w:rsid w:val="004B75C2"/>
    <w:rsid w:val="004B775C"/>
    <w:rsid w:val="004B79BB"/>
    <w:rsid w:val="004B7BAF"/>
    <w:rsid w:val="004C0094"/>
    <w:rsid w:val="004C01E0"/>
    <w:rsid w:val="004C0827"/>
    <w:rsid w:val="004C0E4A"/>
    <w:rsid w:val="004C203E"/>
    <w:rsid w:val="004C2313"/>
    <w:rsid w:val="004C2A32"/>
    <w:rsid w:val="004C2E92"/>
    <w:rsid w:val="004C30FB"/>
    <w:rsid w:val="004C3401"/>
    <w:rsid w:val="004C3517"/>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4AB6"/>
    <w:rsid w:val="004D50A6"/>
    <w:rsid w:val="004D533B"/>
    <w:rsid w:val="004D541E"/>
    <w:rsid w:val="004D54C5"/>
    <w:rsid w:val="004D5E20"/>
    <w:rsid w:val="004D5EE7"/>
    <w:rsid w:val="004D62E5"/>
    <w:rsid w:val="004D6522"/>
    <w:rsid w:val="004D6850"/>
    <w:rsid w:val="004D6D59"/>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8D6"/>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0A8"/>
    <w:rsid w:val="005172C5"/>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299"/>
    <w:rsid w:val="00522418"/>
    <w:rsid w:val="00522E8C"/>
    <w:rsid w:val="005231CC"/>
    <w:rsid w:val="00523369"/>
    <w:rsid w:val="005235E4"/>
    <w:rsid w:val="00523FB7"/>
    <w:rsid w:val="00524507"/>
    <w:rsid w:val="005249A5"/>
    <w:rsid w:val="00524AA4"/>
    <w:rsid w:val="00524D45"/>
    <w:rsid w:val="00524E48"/>
    <w:rsid w:val="005257DA"/>
    <w:rsid w:val="00525A3E"/>
    <w:rsid w:val="00525CE6"/>
    <w:rsid w:val="00525E10"/>
    <w:rsid w:val="00525FB1"/>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154"/>
    <w:rsid w:val="0053229B"/>
    <w:rsid w:val="0053236F"/>
    <w:rsid w:val="005324B8"/>
    <w:rsid w:val="005331C6"/>
    <w:rsid w:val="005338E4"/>
    <w:rsid w:val="00533A89"/>
    <w:rsid w:val="00533AF6"/>
    <w:rsid w:val="0053416F"/>
    <w:rsid w:val="00534229"/>
    <w:rsid w:val="005348D1"/>
    <w:rsid w:val="00534975"/>
    <w:rsid w:val="00534C9F"/>
    <w:rsid w:val="005352D1"/>
    <w:rsid w:val="005356E8"/>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1D4"/>
    <w:rsid w:val="0054056F"/>
    <w:rsid w:val="00540691"/>
    <w:rsid w:val="00540756"/>
    <w:rsid w:val="00540A02"/>
    <w:rsid w:val="00540A1B"/>
    <w:rsid w:val="0054110C"/>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4602"/>
    <w:rsid w:val="0054633D"/>
    <w:rsid w:val="0054674B"/>
    <w:rsid w:val="00546B0A"/>
    <w:rsid w:val="00547193"/>
    <w:rsid w:val="00547335"/>
    <w:rsid w:val="00547499"/>
    <w:rsid w:val="0055093E"/>
    <w:rsid w:val="00550D41"/>
    <w:rsid w:val="005515AE"/>
    <w:rsid w:val="005517F9"/>
    <w:rsid w:val="005525D5"/>
    <w:rsid w:val="00552ACC"/>
    <w:rsid w:val="005531C2"/>
    <w:rsid w:val="005531CB"/>
    <w:rsid w:val="0055344A"/>
    <w:rsid w:val="00553823"/>
    <w:rsid w:val="005538FB"/>
    <w:rsid w:val="005541AB"/>
    <w:rsid w:val="005541AC"/>
    <w:rsid w:val="00554265"/>
    <w:rsid w:val="00554751"/>
    <w:rsid w:val="00555081"/>
    <w:rsid w:val="005556EC"/>
    <w:rsid w:val="00555740"/>
    <w:rsid w:val="00555847"/>
    <w:rsid w:val="00555872"/>
    <w:rsid w:val="00555C2D"/>
    <w:rsid w:val="00555ECF"/>
    <w:rsid w:val="005564B9"/>
    <w:rsid w:val="00556D6D"/>
    <w:rsid w:val="00556F30"/>
    <w:rsid w:val="005570A5"/>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8DA"/>
    <w:rsid w:val="005729C2"/>
    <w:rsid w:val="00573B3C"/>
    <w:rsid w:val="00573CB2"/>
    <w:rsid w:val="00573FD3"/>
    <w:rsid w:val="00574309"/>
    <w:rsid w:val="005747C1"/>
    <w:rsid w:val="00574AF8"/>
    <w:rsid w:val="00574B52"/>
    <w:rsid w:val="00574BC4"/>
    <w:rsid w:val="00574CA6"/>
    <w:rsid w:val="00574E19"/>
    <w:rsid w:val="00575A8D"/>
    <w:rsid w:val="00575DE0"/>
    <w:rsid w:val="0057682B"/>
    <w:rsid w:val="0057692F"/>
    <w:rsid w:val="00576A09"/>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BD2"/>
    <w:rsid w:val="00584C22"/>
    <w:rsid w:val="00584C63"/>
    <w:rsid w:val="00585463"/>
    <w:rsid w:val="00585BA2"/>
    <w:rsid w:val="00586283"/>
    <w:rsid w:val="00587297"/>
    <w:rsid w:val="005876A0"/>
    <w:rsid w:val="0058776B"/>
    <w:rsid w:val="0058788F"/>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079"/>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191F"/>
    <w:rsid w:val="005A20BD"/>
    <w:rsid w:val="005A2963"/>
    <w:rsid w:val="005A2B82"/>
    <w:rsid w:val="005A374E"/>
    <w:rsid w:val="005A42BE"/>
    <w:rsid w:val="005A45E8"/>
    <w:rsid w:val="005A48A9"/>
    <w:rsid w:val="005A55F4"/>
    <w:rsid w:val="005A5702"/>
    <w:rsid w:val="005A5845"/>
    <w:rsid w:val="005A5A4C"/>
    <w:rsid w:val="005A5EAC"/>
    <w:rsid w:val="005A61F1"/>
    <w:rsid w:val="005A652D"/>
    <w:rsid w:val="005A6655"/>
    <w:rsid w:val="005A683B"/>
    <w:rsid w:val="005A6BA1"/>
    <w:rsid w:val="005A6C65"/>
    <w:rsid w:val="005A6CA5"/>
    <w:rsid w:val="005A6DA8"/>
    <w:rsid w:val="005A70BD"/>
    <w:rsid w:val="005A76DE"/>
    <w:rsid w:val="005A7AF1"/>
    <w:rsid w:val="005A7B82"/>
    <w:rsid w:val="005A7C87"/>
    <w:rsid w:val="005B001C"/>
    <w:rsid w:val="005B0525"/>
    <w:rsid w:val="005B063C"/>
    <w:rsid w:val="005B0827"/>
    <w:rsid w:val="005B0C1D"/>
    <w:rsid w:val="005B1067"/>
    <w:rsid w:val="005B1C94"/>
    <w:rsid w:val="005B2396"/>
    <w:rsid w:val="005B268B"/>
    <w:rsid w:val="005B27AD"/>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83"/>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6B"/>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1D36"/>
    <w:rsid w:val="005E2311"/>
    <w:rsid w:val="005E251B"/>
    <w:rsid w:val="005E25F6"/>
    <w:rsid w:val="005E2B44"/>
    <w:rsid w:val="005E332A"/>
    <w:rsid w:val="005E3773"/>
    <w:rsid w:val="005E3953"/>
    <w:rsid w:val="005E45CC"/>
    <w:rsid w:val="005E48DD"/>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7E0"/>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156"/>
    <w:rsid w:val="0060420E"/>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B01"/>
    <w:rsid w:val="00611E82"/>
    <w:rsid w:val="00611FB1"/>
    <w:rsid w:val="006123AE"/>
    <w:rsid w:val="006129B1"/>
    <w:rsid w:val="00613F78"/>
    <w:rsid w:val="00614942"/>
    <w:rsid w:val="00614F39"/>
    <w:rsid w:val="00615721"/>
    <w:rsid w:val="00615C5A"/>
    <w:rsid w:val="00615D6E"/>
    <w:rsid w:val="006164EF"/>
    <w:rsid w:val="006165C0"/>
    <w:rsid w:val="006165FE"/>
    <w:rsid w:val="00616690"/>
    <w:rsid w:val="00616B2A"/>
    <w:rsid w:val="006173B3"/>
    <w:rsid w:val="00617D9F"/>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27894"/>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873"/>
    <w:rsid w:val="00633A53"/>
    <w:rsid w:val="00633C0A"/>
    <w:rsid w:val="00633E89"/>
    <w:rsid w:val="00634186"/>
    <w:rsid w:val="00634297"/>
    <w:rsid w:val="00634973"/>
    <w:rsid w:val="00634CC5"/>
    <w:rsid w:val="00634E0D"/>
    <w:rsid w:val="00635139"/>
    <w:rsid w:val="00635317"/>
    <w:rsid w:val="006358DE"/>
    <w:rsid w:val="006359A1"/>
    <w:rsid w:val="00635FD0"/>
    <w:rsid w:val="006367A1"/>
    <w:rsid w:val="00636A85"/>
    <w:rsid w:val="00636E2F"/>
    <w:rsid w:val="00637A05"/>
    <w:rsid w:val="00637A4C"/>
    <w:rsid w:val="00637E01"/>
    <w:rsid w:val="006408CC"/>
    <w:rsid w:val="00640B32"/>
    <w:rsid w:val="00641114"/>
    <w:rsid w:val="00641995"/>
    <w:rsid w:val="00641A66"/>
    <w:rsid w:val="00641E71"/>
    <w:rsid w:val="00641E8B"/>
    <w:rsid w:val="00642298"/>
    <w:rsid w:val="0064229D"/>
    <w:rsid w:val="0064234D"/>
    <w:rsid w:val="006426A1"/>
    <w:rsid w:val="00642EFB"/>
    <w:rsid w:val="00643397"/>
    <w:rsid w:val="006434A3"/>
    <w:rsid w:val="00643541"/>
    <w:rsid w:val="00643958"/>
    <w:rsid w:val="00644594"/>
    <w:rsid w:val="006448D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87D"/>
    <w:rsid w:val="006528E9"/>
    <w:rsid w:val="00652D00"/>
    <w:rsid w:val="00652DB0"/>
    <w:rsid w:val="00653545"/>
    <w:rsid w:val="006536D2"/>
    <w:rsid w:val="00653809"/>
    <w:rsid w:val="006538E7"/>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4FF5"/>
    <w:rsid w:val="0067502E"/>
    <w:rsid w:val="006753C0"/>
    <w:rsid w:val="006755B2"/>
    <w:rsid w:val="00675CE8"/>
    <w:rsid w:val="00675DA9"/>
    <w:rsid w:val="00675F94"/>
    <w:rsid w:val="00675FA6"/>
    <w:rsid w:val="006766B0"/>
    <w:rsid w:val="0067675F"/>
    <w:rsid w:val="00676B15"/>
    <w:rsid w:val="00676F63"/>
    <w:rsid w:val="00676FA3"/>
    <w:rsid w:val="0067778E"/>
    <w:rsid w:val="00677B6B"/>
    <w:rsid w:val="0068054B"/>
    <w:rsid w:val="00680AA9"/>
    <w:rsid w:val="00680ECF"/>
    <w:rsid w:val="00680F87"/>
    <w:rsid w:val="006811EF"/>
    <w:rsid w:val="0068126D"/>
    <w:rsid w:val="00681E1E"/>
    <w:rsid w:val="00682AD0"/>
    <w:rsid w:val="00682BC8"/>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3D8"/>
    <w:rsid w:val="00697817"/>
    <w:rsid w:val="00697934"/>
    <w:rsid w:val="00697A04"/>
    <w:rsid w:val="00697F5C"/>
    <w:rsid w:val="006A0536"/>
    <w:rsid w:val="006A05D4"/>
    <w:rsid w:val="006A0B89"/>
    <w:rsid w:val="006A0F02"/>
    <w:rsid w:val="006A1386"/>
    <w:rsid w:val="006A1388"/>
    <w:rsid w:val="006A168D"/>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9D1"/>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AE2"/>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0A9"/>
    <w:rsid w:val="006C23E2"/>
    <w:rsid w:val="006C2581"/>
    <w:rsid w:val="006C25C2"/>
    <w:rsid w:val="006C27F5"/>
    <w:rsid w:val="006C3191"/>
    <w:rsid w:val="006C3575"/>
    <w:rsid w:val="006C35A6"/>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6E3"/>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9EF"/>
    <w:rsid w:val="006D3CCA"/>
    <w:rsid w:val="006D3F74"/>
    <w:rsid w:val="006D4078"/>
    <w:rsid w:val="006D4258"/>
    <w:rsid w:val="006D44CC"/>
    <w:rsid w:val="006D4B74"/>
    <w:rsid w:val="006D4CEA"/>
    <w:rsid w:val="006D59C2"/>
    <w:rsid w:val="006D5B5D"/>
    <w:rsid w:val="006D5EC5"/>
    <w:rsid w:val="006D644B"/>
    <w:rsid w:val="006D6BA2"/>
    <w:rsid w:val="006D7335"/>
    <w:rsid w:val="006D75E9"/>
    <w:rsid w:val="006D77BD"/>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249"/>
    <w:rsid w:val="006E5C0E"/>
    <w:rsid w:val="006E5C95"/>
    <w:rsid w:val="006E64F7"/>
    <w:rsid w:val="006E6D11"/>
    <w:rsid w:val="006E6DC6"/>
    <w:rsid w:val="006E702A"/>
    <w:rsid w:val="006E70F9"/>
    <w:rsid w:val="006E74AA"/>
    <w:rsid w:val="006F014F"/>
    <w:rsid w:val="006F07FE"/>
    <w:rsid w:val="006F096E"/>
    <w:rsid w:val="006F0AB8"/>
    <w:rsid w:val="006F0D90"/>
    <w:rsid w:val="006F0E22"/>
    <w:rsid w:val="006F1083"/>
    <w:rsid w:val="006F1811"/>
    <w:rsid w:val="006F1F5D"/>
    <w:rsid w:val="006F21CF"/>
    <w:rsid w:val="006F2548"/>
    <w:rsid w:val="006F28D3"/>
    <w:rsid w:val="006F2E71"/>
    <w:rsid w:val="006F2EC6"/>
    <w:rsid w:val="006F302F"/>
    <w:rsid w:val="006F31E7"/>
    <w:rsid w:val="006F34F0"/>
    <w:rsid w:val="006F3647"/>
    <w:rsid w:val="006F3654"/>
    <w:rsid w:val="006F36B2"/>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35F"/>
    <w:rsid w:val="0070293F"/>
    <w:rsid w:val="00702A56"/>
    <w:rsid w:val="00702B63"/>
    <w:rsid w:val="00702F20"/>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2E4A"/>
    <w:rsid w:val="007138F2"/>
    <w:rsid w:val="00713A18"/>
    <w:rsid w:val="00714222"/>
    <w:rsid w:val="00714466"/>
    <w:rsid w:val="007144C6"/>
    <w:rsid w:val="007148EB"/>
    <w:rsid w:val="00714C29"/>
    <w:rsid w:val="00714CAC"/>
    <w:rsid w:val="00714FF5"/>
    <w:rsid w:val="00715564"/>
    <w:rsid w:val="007158C4"/>
    <w:rsid w:val="007158D6"/>
    <w:rsid w:val="00715A1C"/>
    <w:rsid w:val="00715DAD"/>
    <w:rsid w:val="007160EF"/>
    <w:rsid w:val="00716221"/>
    <w:rsid w:val="0071635C"/>
    <w:rsid w:val="00716587"/>
    <w:rsid w:val="007167E5"/>
    <w:rsid w:val="00716828"/>
    <w:rsid w:val="00716836"/>
    <w:rsid w:val="00716A40"/>
    <w:rsid w:val="00716AEA"/>
    <w:rsid w:val="00716BB8"/>
    <w:rsid w:val="00716F59"/>
    <w:rsid w:val="0071753A"/>
    <w:rsid w:val="00717608"/>
    <w:rsid w:val="00717C0B"/>
    <w:rsid w:val="00720503"/>
    <w:rsid w:val="007205C0"/>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90B"/>
    <w:rsid w:val="00726AFA"/>
    <w:rsid w:val="00727DAE"/>
    <w:rsid w:val="00727EC8"/>
    <w:rsid w:val="007305B0"/>
    <w:rsid w:val="00730F48"/>
    <w:rsid w:val="0073144E"/>
    <w:rsid w:val="00731494"/>
    <w:rsid w:val="007315CF"/>
    <w:rsid w:val="0073170D"/>
    <w:rsid w:val="0073173D"/>
    <w:rsid w:val="00732232"/>
    <w:rsid w:val="00732298"/>
    <w:rsid w:val="007322A0"/>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005"/>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569B"/>
    <w:rsid w:val="0075616C"/>
    <w:rsid w:val="0075637D"/>
    <w:rsid w:val="00756884"/>
    <w:rsid w:val="00756D22"/>
    <w:rsid w:val="00756E33"/>
    <w:rsid w:val="00756EF3"/>
    <w:rsid w:val="00756FEA"/>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2D"/>
    <w:rsid w:val="00762CB3"/>
    <w:rsid w:val="0076334E"/>
    <w:rsid w:val="0076341C"/>
    <w:rsid w:val="0076347D"/>
    <w:rsid w:val="00763514"/>
    <w:rsid w:val="007639B0"/>
    <w:rsid w:val="007639C5"/>
    <w:rsid w:val="00763A49"/>
    <w:rsid w:val="00763C46"/>
    <w:rsid w:val="0076411A"/>
    <w:rsid w:val="007641A0"/>
    <w:rsid w:val="007642BE"/>
    <w:rsid w:val="0076430C"/>
    <w:rsid w:val="0076498E"/>
    <w:rsid w:val="00764D10"/>
    <w:rsid w:val="00765352"/>
    <w:rsid w:val="00765838"/>
    <w:rsid w:val="00765846"/>
    <w:rsid w:val="00765E93"/>
    <w:rsid w:val="00766396"/>
    <w:rsid w:val="007666E5"/>
    <w:rsid w:val="007667F6"/>
    <w:rsid w:val="0076690E"/>
    <w:rsid w:val="00766BB0"/>
    <w:rsid w:val="00766F9C"/>
    <w:rsid w:val="00766F9F"/>
    <w:rsid w:val="00766FC2"/>
    <w:rsid w:val="00767363"/>
    <w:rsid w:val="0076793B"/>
    <w:rsid w:val="007679E3"/>
    <w:rsid w:val="00767CBF"/>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492"/>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7C4"/>
    <w:rsid w:val="00783C45"/>
    <w:rsid w:val="00784784"/>
    <w:rsid w:val="007851E5"/>
    <w:rsid w:val="007853A0"/>
    <w:rsid w:val="007858F0"/>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0CE"/>
    <w:rsid w:val="007911C3"/>
    <w:rsid w:val="0079157E"/>
    <w:rsid w:val="007917F2"/>
    <w:rsid w:val="00791839"/>
    <w:rsid w:val="00791852"/>
    <w:rsid w:val="007920FD"/>
    <w:rsid w:val="0079260C"/>
    <w:rsid w:val="007927B7"/>
    <w:rsid w:val="00792952"/>
    <w:rsid w:val="00792AB2"/>
    <w:rsid w:val="00793702"/>
    <w:rsid w:val="00793799"/>
    <w:rsid w:val="00793F16"/>
    <w:rsid w:val="0079406F"/>
    <w:rsid w:val="007945F2"/>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54B"/>
    <w:rsid w:val="007A1F83"/>
    <w:rsid w:val="007A2BA9"/>
    <w:rsid w:val="007A3071"/>
    <w:rsid w:val="007A331A"/>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13E"/>
    <w:rsid w:val="007B5205"/>
    <w:rsid w:val="007B555E"/>
    <w:rsid w:val="007B5D98"/>
    <w:rsid w:val="007B686F"/>
    <w:rsid w:val="007B6A1C"/>
    <w:rsid w:val="007B6B1A"/>
    <w:rsid w:val="007B6B25"/>
    <w:rsid w:val="007B704D"/>
    <w:rsid w:val="007B7792"/>
    <w:rsid w:val="007B7B67"/>
    <w:rsid w:val="007C07C0"/>
    <w:rsid w:val="007C0E61"/>
    <w:rsid w:val="007C0F5F"/>
    <w:rsid w:val="007C176D"/>
    <w:rsid w:val="007C26CA"/>
    <w:rsid w:val="007C316C"/>
    <w:rsid w:val="007C3CEB"/>
    <w:rsid w:val="007C466A"/>
    <w:rsid w:val="007C469C"/>
    <w:rsid w:val="007C4B3B"/>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B98"/>
    <w:rsid w:val="007D4C33"/>
    <w:rsid w:val="007D5AE9"/>
    <w:rsid w:val="007D5D9C"/>
    <w:rsid w:val="007D6740"/>
    <w:rsid w:val="007D6876"/>
    <w:rsid w:val="007D6942"/>
    <w:rsid w:val="007D6D09"/>
    <w:rsid w:val="007D7FCE"/>
    <w:rsid w:val="007E0109"/>
    <w:rsid w:val="007E09BE"/>
    <w:rsid w:val="007E1A3A"/>
    <w:rsid w:val="007E1C3B"/>
    <w:rsid w:val="007E1DFD"/>
    <w:rsid w:val="007E339F"/>
    <w:rsid w:val="007E38C0"/>
    <w:rsid w:val="007E3A1E"/>
    <w:rsid w:val="007E4074"/>
    <w:rsid w:val="007E437A"/>
    <w:rsid w:val="007E450E"/>
    <w:rsid w:val="007E4A67"/>
    <w:rsid w:val="007E4AF8"/>
    <w:rsid w:val="007E4C0A"/>
    <w:rsid w:val="007E5C44"/>
    <w:rsid w:val="007E610F"/>
    <w:rsid w:val="007E67F0"/>
    <w:rsid w:val="007E6A93"/>
    <w:rsid w:val="007E7730"/>
    <w:rsid w:val="007E7956"/>
    <w:rsid w:val="007E7CC0"/>
    <w:rsid w:val="007E7D2C"/>
    <w:rsid w:val="007E7DF3"/>
    <w:rsid w:val="007F0186"/>
    <w:rsid w:val="007F0E1C"/>
    <w:rsid w:val="007F1050"/>
    <w:rsid w:val="007F11BC"/>
    <w:rsid w:val="007F1284"/>
    <w:rsid w:val="007F17C1"/>
    <w:rsid w:val="007F2293"/>
    <w:rsid w:val="007F2339"/>
    <w:rsid w:val="007F2348"/>
    <w:rsid w:val="007F2692"/>
    <w:rsid w:val="007F2A50"/>
    <w:rsid w:val="007F2BAD"/>
    <w:rsid w:val="007F35EA"/>
    <w:rsid w:val="007F3818"/>
    <w:rsid w:val="007F390A"/>
    <w:rsid w:val="007F43DC"/>
    <w:rsid w:val="007F4498"/>
    <w:rsid w:val="007F4633"/>
    <w:rsid w:val="007F4FD1"/>
    <w:rsid w:val="007F5979"/>
    <w:rsid w:val="007F5E7B"/>
    <w:rsid w:val="007F61A9"/>
    <w:rsid w:val="007F632A"/>
    <w:rsid w:val="007F7775"/>
    <w:rsid w:val="007F7E59"/>
    <w:rsid w:val="008004AA"/>
    <w:rsid w:val="008006AC"/>
    <w:rsid w:val="008006E7"/>
    <w:rsid w:val="008007A5"/>
    <w:rsid w:val="008009FB"/>
    <w:rsid w:val="00800C9C"/>
    <w:rsid w:val="00800DC6"/>
    <w:rsid w:val="008012BA"/>
    <w:rsid w:val="008012C9"/>
    <w:rsid w:val="00801651"/>
    <w:rsid w:val="00801882"/>
    <w:rsid w:val="00801A9C"/>
    <w:rsid w:val="008025FB"/>
    <w:rsid w:val="0080265A"/>
    <w:rsid w:val="00802DFD"/>
    <w:rsid w:val="00803294"/>
    <w:rsid w:val="00803F05"/>
    <w:rsid w:val="0080438F"/>
    <w:rsid w:val="00804570"/>
    <w:rsid w:val="008049B9"/>
    <w:rsid w:val="0080524F"/>
    <w:rsid w:val="00805BEB"/>
    <w:rsid w:val="00806650"/>
    <w:rsid w:val="008068C6"/>
    <w:rsid w:val="00806EBF"/>
    <w:rsid w:val="00807224"/>
    <w:rsid w:val="008073E6"/>
    <w:rsid w:val="0080780F"/>
    <w:rsid w:val="008101E1"/>
    <w:rsid w:val="008102DE"/>
    <w:rsid w:val="00810FAA"/>
    <w:rsid w:val="00810FD9"/>
    <w:rsid w:val="0081110B"/>
    <w:rsid w:val="008113BA"/>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968"/>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4FF9"/>
    <w:rsid w:val="008252B3"/>
    <w:rsid w:val="00825AF8"/>
    <w:rsid w:val="00825C65"/>
    <w:rsid w:val="00825D09"/>
    <w:rsid w:val="00825DBE"/>
    <w:rsid w:val="00825E95"/>
    <w:rsid w:val="00825FF2"/>
    <w:rsid w:val="008261A1"/>
    <w:rsid w:val="00826614"/>
    <w:rsid w:val="00826D49"/>
    <w:rsid w:val="00826D5B"/>
    <w:rsid w:val="00826D7F"/>
    <w:rsid w:val="00826E3C"/>
    <w:rsid w:val="00826EE2"/>
    <w:rsid w:val="008275B5"/>
    <w:rsid w:val="00827635"/>
    <w:rsid w:val="00830066"/>
    <w:rsid w:val="008300DF"/>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37CC7"/>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61E"/>
    <w:rsid w:val="00850812"/>
    <w:rsid w:val="0085094E"/>
    <w:rsid w:val="00850C51"/>
    <w:rsid w:val="00851655"/>
    <w:rsid w:val="008516C7"/>
    <w:rsid w:val="008518E5"/>
    <w:rsid w:val="0085263B"/>
    <w:rsid w:val="008528C6"/>
    <w:rsid w:val="008529CF"/>
    <w:rsid w:val="00852AC1"/>
    <w:rsid w:val="00853556"/>
    <w:rsid w:val="008535CD"/>
    <w:rsid w:val="00853FDA"/>
    <w:rsid w:val="00854553"/>
    <w:rsid w:val="008546AA"/>
    <w:rsid w:val="00854719"/>
    <w:rsid w:val="00854863"/>
    <w:rsid w:val="00854C84"/>
    <w:rsid w:val="00854D9E"/>
    <w:rsid w:val="00855141"/>
    <w:rsid w:val="008554CE"/>
    <w:rsid w:val="008555CA"/>
    <w:rsid w:val="0085562F"/>
    <w:rsid w:val="008566C0"/>
    <w:rsid w:val="00856A6E"/>
    <w:rsid w:val="00856E75"/>
    <w:rsid w:val="00857941"/>
    <w:rsid w:val="00860866"/>
    <w:rsid w:val="00860C9F"/>
    <w:rsid w:val="008613E9"/>
    <w:rsid w:val="0086205F"/>
    <w:rsid w:val="00862292"/>
    <w:rsid w:val="008624DC"/>
    <w:rsid w:val="0086366C"/>
    <w:rsid w:val="0086375B"/>
    <w:rsid w:val="008637E0"/>
    <w:rsid w:val="008638EF"/>
    <w:rsid w:val="00864135"/>
    <w:rsid w:val="0086427C"/>
    <w:rsid w:val="008645BC"/>
    <w:rsid w:val="0086503E"/>
    <w:rsid w:val="00865192"/>
    <w:rsid w:val="00865417"/>
    <w:rsid w:val="0086581F"/>
    <w:rsid w:val="0086590E"/>
    <w:rsid w:val="00865B26"/>
    <w:rsid w:val="00865C46"/>
    <w:rsid w:val="00865C5B"/>
    <w:rsid w:val="00865FA5"/>
    <w:rsid w:val="008665E5"/>
    <w:rsid w:val="00866904"/>
    <w:rsid w:val="00867C9D"/>
    <w:rsid w:val="00870072"/>
    <w:rsid w:val="008700D5"/>
    <w:rsid w:val="00870331"/>
    <w:rsid w:val="00871C67"/>
    <w:rsid w:val="00871C9C"/>
    <w:rsid w:val="00871D16"/>
    <w:rsid w:val="00872451"/>
    <w:rsid w:val="0087274C"/>
    <w:rsid w:val="00873311"/>
    <w:rsid w:val="00873A36"/>
    <w:rsid w:val="00873FA0"/>
    <w:rsid w:val="0087440D"/>
    <w:rsid w:val="00874669"/>
    <w:rsid w:val="008748CB"/>
    <w:rsid w:val="008748D0"/>
    <w:rsid w:val="00874A34"/>
    <w:rsid w:val="008750AF"/>
    <w:rsid w:val="0087513C"/>
    <w:rsid w:val="008757E9"/>
    <w:rsid w:val="008759E0"/>
    <w:rsid w:val="00875D57"/>
    <w:rsid w:val="00875F3D"/>
    <w:rsid w:val="00875FF1"/>
    <w:rsid w:val="008762FF"/>
    <w:rsid w:val="00876DD9"/>
    <w:rsid w:val="008775A7"/>
    <w:rsid w:val="008776C0"/>
    <w:rsid w:val="008778BF"/>
    <w:rsid w:val="008779B5"/>
    <w:rsid w:val="00877B8D"/>
    <w:rsid w:val="008800B7"/>
    <w:rsid w:val="00880507"/>
    <w:rsid w:val="00880616"/>
    <w:rsid w:val="00880690"/>
    <w:rsid w:val="00880803"/>
    <w:rsid w:val="008808C9"/>
    <w:rsid w:val="00880C83"/>
    <w:rsid w:val="00880DD0"/>
    <w:rsid w:val="00881CF4"/>
    <w:rsid w:val="00881D25"/>
    <w:rsid w:val="00881E9E"/>
    <w:rsid w:val="008821C1"/>
    <w:rsid w:val="0088224B"/>
    <w:rsid w:val="00882912"/>
    <w:rsid w:val="00882CDC"/>
    <w:rsid w:val="00882DD4"/>
    <w:rsid w:val="008834FF"/>
    <w:rsid w:val="0088361C"/>
    <w:rsid w:val="00883836"/>
    <w:rsid w:val="00883A2C"/>
    <w:rsid w:val="00883C32"/>
    <w:rsid w:val="00883D63"/>
    <w:rsid w:val="00884145"/>
    <w:rsid w:val="008843D4"/>
    <w:rsid w:val="00885379"/>
    <w:rsid w:val="00885781"/>
    <w:rsid w:val="008859F5"/>
    <w:rsid w:val="00885B0D"/>
    <w:rsid w:val="00885C1F"/>
    <w:rsid w:val="00885D5D"/>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6D07"/>
    <w:rsid w:val="00897608"/>
    <w:rsid w:val="0089796D"/>
    <w:rsid w:val="00897F14"/>
    <w:rsid w:val="008A007B"/>
    <w:rsid w:val="008A0357"/>
    <w:rsid w:val="008A0A58"/>
    <w:rsid w:val="008A115D"/>
    <w:rsid w:val="008A127B"/>
    <w:rsid w:val="008A1F4E"/>
    <w:rsid w:val="008A2891"/>
    <w:rsid w:val="008A308B"/>
    <w:rsid w:val="008A319F"/>
    <w:rsid w:val="008A3924"/>
    <w:rsid w:val="008A3F2D"/>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8AF"/>
    <w:rsid w:val="008E09C4"/>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D43"/>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C26"/>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7AA"/>
    <w:rsid w:val="00917884"/>
    <w:rsid w:val="00917A61"/>
    <w:rsid w:val="00917B7B"/>
    <w:rsid w:val="009203DB"/>
    <w:rsid w:val="00920519"/>
    <w:rsid w:val="009207E6"/>
    <w:rsid w:val="00920929"/>
    <w:rsid w:val="009209C0"/>
    <w:rsid w:val="00920F40"/>
    <w:rsid w:val="009210D2"/>
    <w:rsid w:val="00921328"/>
    <w:rsid w:val="00921356"/>
    <w:rsid w:val="00921422"/>
    <w:rsid w:val="00921667"/>
    <w:rsid w:val="00921740"/>
    <w:rsid w:val="009217DA"/>
    <w:rsid w:val="0092193E"/>
    <w:rsid w:val="0092196C"/>
    <w:rsid w:val="00921A35"/>
    <w:rsid w:val="009220CB"/>
    <w:rsid w:val="00922176"/>
    <w:rsid w:val="00922A00"/>
    <w:rsid w:val="00922AEC"/>
    <w:rsid w:val="00922B79"/>
    <w:rsid w:val="00922BC9"/>
    <w:rsid w:val="00923C0A"/>
    <w:rsid w:val="00923DD5"/>
    <w:rsid w:val="00924492"/>
    <w:rsid w:val="009245BB"/>
    <w:rsid w:val="00924E4D"/>
    <w:rsid w:val="00925741"/>
    <w:rsid w:val="00925916"/>
    <w:rsid w:val="00925E54"/>
    <w:rsid w:val="0092621A"/>
    <w:rsid w:val="0092654E"/>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C08"/>
    <w:rsid w:val="00936F4D"/>
    <w:rsid w:val="009371FC"/>
    <w:rsid w:val="009373F8"/>
    <w:rsid w:val="0093754A"/>
    <w:rsid w:val="00937571"/>
    <w:rsid w:val="009377F2"/>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140D"/>
    <w:rsid w:val="00951AFD"/>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0D8"/>
    <w:rsid w:val="00956B93"/>
    <w:rsid w:val="0095709A"/>
    <w:rsid w:val="009574D1"/>
    <w:rsid w:val="00957524"/>
    <w:rsid w:val="00957B17"/>
    <w:rsid w:val="00960A84"/>
    <w:rsid w:val="00960D8B"/>
    <w:rsid w:val="0096176D"/>
    <w:rsid w:val="009618C2"/>
    <w:rsid w:val="009623D8"/>
    <w:rsid w:val="00962A1B"/>
    <w:rsid w:val="00962CE4"/>
    <w:rsid w:val="00963006"/>
    <w:rsid w:val="00963287"/>
    <w:rsid w:val="009637DA"/>
    <w:rsid w:val="0096382D"/>
    <w:rsid w:val="00963B64"/>
    <w:rsid w:val="00963FD1"/>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77F98"/>
    <w:rsid w:val="0098014A"/>
    <w:rsid w:val="00980150"/>
    <w:rsid w:val="009804F5"/>
    <w:rsid w:val="009805A6"/>
    <w:rsid w:val="00980604"/>
    <w:rsid w:val="00980CA1"/>
    <w:rsid w:val="00980E1D"/>
    <w:rsid w:val="00981A1D"/>
    <w:rsid w:val="00982077"/>
    <w:rsid w:val="00982546"/>
    <w:rsid w:val="00982BED"/>
    <w:rsid w:val="00983812"/>
    <w:rsid w:val="00983948"/>
    <w:rsid w:val="00983972"/>
    <w:rsid w:val="0098437C"/>
    <w:rsid w:val="009843D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8A"/>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5D8F"/>
    <w:rsid w:val="009A6710"/>
    <w:rsid w:val="009A7062"/>
    <w:rsid w:val="009A7A16"/>
    <w:rsid w:val="009A7F82"/>
    <w:rsid w:val="009B00AC"/>
    <w:rsid w:val="009B02FA"/>
    <w:rsid w:val="009B0307"/>
    <w:rsid w:val="009B038C"/>
    <w:rsid w:val="009B074A"/>
    <w:rsid w:val="009B0B4D"/>
    <w:rsid w:val="009B0CDA"/>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BCD"/>
    <w:rsid w:val="009C1DB5"/>
    <w:rsid w:val="009C2006"/>
    <w:rsid w:val="009C22B7"/>
    <w:rsid w:val="009C2B5B"/>
    <w:rsid w:val="009C2C3D"/>
    <w:rsid w:val="009C2CAC"/>
    <w:rsid w:val="009C2CAE"/>
    <w:rsid w:val="009C35CE"/>
    <w:rsid w:val="009C3B0F"/>
    <w:rsid w:val="009C3B68"/>
    <w:rsid w:val="009C3E1D"/>
    <w:rsid w:val="009C40AE"/>
    <w:rsid w:val="009C4BE8"/>
    <w:rsid w:val="009C4D88"/>
    <w:rsid w:val="009C585A"/>
    <w:rsid w:val="009C6035"/>
    <w:rsid w:val="009C606B"/>
    <w:rsid w:val="009C64D3"/>
    <w:rsid w:val="009C65EE"/>
    <w:rsid w:val="009C6961"/>
    <w:rsid w:val="009C6AB0"/>
    <w:rsid w:val="009C6F4B"/>
    <w:rsid w:val="009C7AC6"/>
    <w:rsid w:val="009C7DF5"/>
    <w:rsid w:val="009C7F37"/>
    <w:rsid w:val="009D007A"/>
    <w:rsid w:val="009D019D"/>
    <w:rsid w:val="009D0212"/>
    <w:rsid w:val="009D078A"/>
    <w:rsid w:val="009D0BF1"/>
    <w:rsid w:val="009D0F87"/>
    <w:rsid w:val="009D1007"/>
    <w:rsid w:val="009D169C"/>
    <w:rsid w:val="009D1989"/>
    <w:rsid w:val="009D2126"/>
    <w:rsid w:val="009D24AD"/>
    <w:rsid w:val="009D3024"/>
    <w:rsid w:val="009D3200"/>
    <w:rsid w:val="009D324C"/>
    <w:rsid w:val="009D35D0"/>
    <w:rsid w:val="009D3F99"/>
    <w:rsid w:val="009D42CC"/>
    <w:rsid w:val="009D460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558"/>
    <w:rsid w:val="009E083E"/>
    <w:rsid w:val="009E0930"/>
    <w:rsid w:val="009E0B83"/>
    <w:rsid w:val="009E15D9"/>
    <w:rsid w:val="009E1FEE"/>
    <w:rsid w:val="009E20F9"/>
    <w:rsid w:val="009E2158"/>
    <w:rsid w:val="009E2C04"/>
    <w:rsid w:val="009E2D51"/>
    <w:rsid w:val="009E3314"/>
    <w:rsid w:val="009E362E"/>
    <w:rsid w:val="009E3CDD"/>
    <w:rsid w:val="009E3EDB"/>
    <w:rsid w:val="009E41E4"/>
    <w:rsid w:val="009E537E"/>
    <w:rsid w:val="009E5E8B"/>
    <w:rsid w:val="009E5F23"/>
    <w:rsid w:val="009E60E3"/>
    <w:rsid w:val="009E7002"/>
    <w:rsid w:val="009E7099"/>
    <w:rsid w:val="009E725E"/>
    <w:rsid w:val="009E7EB5"/>
    <w:rsid w:val="009F0221"/>
    <w:rsid w:val="009F061D"/>
    <w:rsid w:val="009F0A1E"/>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956"/>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6D7"/>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AE2"/>
    <w:rsid w:val="00A04C50"/>
    <w:rsid w:val="00A04CB2"/>
    <w:rsid w:val="00A04E79"/>
    <w:rsid w:val="00A055AE"/>
    <w:rsid w:val="00A0561E"/>
    <w:rsid w:val="00A057A0"/>
    <w:rsid w:val="00A05C12"/>
    <w:rsid w:val="00A05DD8"/>
    <w:rsid w:val="00A060BE"/>
    <w:rsid w:val="00A066C1"/>
    <w:rsid w:val="00A06797"/>
    <w:rsid w:val="00A06A19"/>
    <w:rsid w:val="00A06B04"/>
    <w:rsid w:val="00A06EC4"/>
    <w:rsid w:val="00A070A1"/>
    <w:rsid w:val="00A079F2"/>
    <w:rsid w:val="00A07D2C"/>
    <w:rsid w:val="00A10610"/>
    <w:rsid w:val="00A106FA"/>
    <w:rsid w:val="00A10C4E"/>
    <w:rsid w:val="00A116B8"/>
    <w:rsid w:val="00A11D86"/>
    <w:rsid w:val="00A11EF8"/>
    <w:rsid w:val="00A12487"/>
    <w:rsid w:val="00A125D9"/>
    <w:rsid w:val="00A126C7"/>
    <w:rsid w:val="00A132FA"/>
    <w:rsid w:val="00A13401"/>
    <w:rsid w:val="00A14779"/>
    <w:rsid w:val="00A14806"/>
    <w:rsid w:val="00A1504A"/>
    <w:rsid w:val="00A15CC4"/>
    <w:rsid w:val="00A16A9D"/>
    <w:rsid w:val="00A16BC1"/>
    <w:rsid w:val="00A17373"/>
    <w:rsid w:val="00A175CD"/>
    <w:rsid w:val="00A17649"/>
    <w:rsid w:val="00A177A2"/>
    <w:rsid w:val="00A17E58"/>
    <w:rsid w:val="00A2058E"/>
    <w:rsid w:val="00A20E64"/>
    <w:rsid w:val="00A212CC"/>
    <w:rsid w:val="00A2143A"/>
    <w:rsid w:val="00A219E4"/>
    <w:rsid w:val="00A21AF2"/>
    <w:rsid w:val="00A21D11"/>
    <w:rsid w:val="00A21F1F"/>
    <w:rsid w:val="00A22245"/>
    <w:rsid w:val="00A22657"/>
    <w:rsid w:val="00A2270C"/>
    <w:rsid w:val="00A229AD"/>
    <w:rsid w:val="00A22BB7"/>
    <w:rsid w:val="00A22D51"/>
    <w:rsid w:val="00A23481"/>
    <w:rsid w:val="00A234A2"/>
    <w:rsid w:val="00A2377B"/>
    <w:rsid w:val="00A23A70"/>
    <w:rsid w:val="00A249C9"/>
    <w:rsid w:val="00A24DB1"/>
    <w:rsid w:val="00A24E92"/>
    <w:rsid w:val="00A250A4"/>
    <w:rsid w:val="00A253E5"/>
    <w:rsid w:val="00A25583"/>
    <w:rsid w:val="00A25B05"/>
    <w:rsid w:val="00A26240"/>
    <w:rsid w:val="00A2630F"/>
    <w:rsid w:val="00A26596"/>
    <w:rsid w:val="00A26610"/>
    <w:rsid w:val="00A26D4C"/>
    <w:rsid w:val="00A27F5A"/>
    <w:rsid w:val="00A304E8"/>
    <w:rsid w:val="00A30775"/>
    <w:rsid w:val="00A30948"/>
    <w:rsid w:val="00A31350"/>
    <w:rsid w:val="00A31607"/>
    <w:rsid w:val="00A317DA"/>
    <w:rsid w:val="00A31BA3"/>
    <w:rsid w:val="00A31DC5"/>
    <w:rsid w:val="00A32A80"/>
    <w:rsid w:val="00A32AEA"/>
    <w:rsid w:val="00A337FF"/>
    <w:rsid w:val="00A33B48"/>
    <w:rsid w:val="00A33C73"/>
    <w:rsid w:val="00A33E5D"/>
    <w:rsid w:val="00A34800"/>
    <w:rsid w:val="00A34D80"/>
    <w:rsid w:val="00A34E7F"/>
    <w:rsid w:val="00A3549B"/>
    <w:rsid w:val="00A35900"/>
    <w:rsid w:val="00A35A3B"/>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285"/>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1AA"/>
    <w:rsid w:val="00A557EC"/>
    <w:rsid w:val="00A55E78"/>
    <w:rsid w:val="00A570F0"/>
    <w:rsid w:val="00A57489"/>
    <w:rsid w:val="00A57743"/>
    <w:rsid w:val="00A57D6A"/>
    <w:rsid w:val="00A600D5"/>
    <w:rsid w:val="00A60645"/>
    <w:rsid w:val="00A606E6"/>
    <w:rsid w:val="00A60BA7"/>
    <w:rsid w:val="00A60BC7"/>
    <w:rsid w:val="00A60E3F"/>
    <w:rsid w:val="00A60E65"/>
    <w:rsid w:val="00A61127"/>
    <w:rsid w:val="00A61375"/>
    <w:rsid w:val="00A6152C"/>
    <w:rsid w:val="00A616FA"/>
    <w:rsid w:val="00A618A1"/>
    <w:rsid w:val="00A61CD0"/>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27EC"/>
    <w:rsid w:val="00A7394F"/>
    <w:rsid w:val="00A74281"/>
    <w:rsid w:val="00A74C7D"/>
    <w:rsid w:val="00A7502A"/>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8B3"/>
    <w:rsid w:val="00A85ADF"/>
    <w:rsid w:val="00A85F0F"/>
    <w:rsid w:val="00A86191"/>
    <w:rsid w:val="00A86297"/>
    <w:rsid w:val="00A869D9"/>
    <w:rsid w:val="00A86CBE"/>
    <w:rsid w:val="00A86D51"/>
    <w:rsid w:val="00A86D6D"/>
    <w:rsid w:val="00A86DEA"/>
    <w:rsid w:val="00A87313"/>
    <w:rsid w:val="00A9004C"/>
    <w:rsid w:val="00A90804"/>
    <w:rsid w:val="00A90C92"/>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59EB"/>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128F"/>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2968"/>
    <w:rsid w:val="00AC30AF"/>
    <w:rsid w:val="00AC30E1"/>
    <w:rsid w:val="00AC310C"/>
    <w:rsid w:val="00AC349F"/>
    <w:rsid w:val="00AC34A9"/>
    <w:rsid w:val="00AC3594"/>
    <w:rsid w:val="00AC35DB"/>
    <w:rsid w:val="00AC37DA"/>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047"/>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5EB"/>
    <w:rsid w:val="00AD7719"/>
    <w:rsid w:val="00AD7F78"/>
    <w:rsid w:val="00AE04CC"/>
    <w:rsid w:val="00AE0681"/>
    <w:rsid w:val="00AE071D"/>
    <w:rsid w:val="00AE092C"/>
    <w:rsid w:val="00AE0ADB"/>
    <w:rsid w:val="00AE0E12"/>
    <w:rsid w:val="00AE13F6"/>
    <w:rsid w:val="00AE1965"/>
    <w:rsid w:val="00AE1C43"/>
    <w:rsid w:val="00AE26EF"/>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998"/>
    <w:rsid w:val="00AE5B03"/>
    <w:rsid w:val="00AE62A5"/>
    <w:rsid w:val="00AE630F"/>
    <w:rsid w:val="00AE6604"/>
    <w:rsid w:val="00AE660B"/>
    <w:rsid w:val="00AE6DCB"/>
    <w:rsid w:val="00AE709B"/>
    <w:rsid w:val="00AE7127"/>
    <w:rsid w:val="00AE7251"/>
    <w:rsid w:val="00AE78F2"/>
    <w:rsid w:val="00AE7D95"/>
    <w:rsid w:val="00AE7EBE"/>
    <w:rsid w:val="00AF03CE"/>
    <w:rsid w:val="00AF03E5"/>
    <w:rsid w:val="00AF07F9"/>
    <w:rsid w:val="00AF090A"/>
    <w:rsid w:val="00AF0B8C"/>
    <w:rsid w:val="00AF16DC"/>
    <w:rsid w:val="00AF191A"/>
    <w:rsid w:val="00AF22E6"/>
    <w:rsid w:val="00AF2845"/>
    <w:rsid w:val="00AF333F"/>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E9B"/>
    <w:rsid w:val="00B006B2"/>
    <w:rsid w:val="00B0085D"/>
    <w:rsid w:val="00B00E39"/>
    <w:rsid w:val="00B00F8B"/>
    <w:rsid w:val="00B00FD5"/>
    <w:rsid w:val="00B019B5"/>
    <w:rsid w:val="00B01B01"/>
    <w:rsid w:val="00B01D41"/>
    <w:rsid w:val="00B025D5"/>
    <w:rsid w:val="00B02766"/>
    <w:rsid w:val="00B0283F"/>
    <w:rsid w:val="00B0299F"/>
    <w:rsid w:val="00B02A45"/>
    <w:rsid w:val="00B031ED"/>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6F25"/>
    <w:rsid w:val="00B07046"/>
    <w:rsid w:val="00B0705A"/>
    <w:rsid w:val="00B0706E"/>
    <w:rsid w:val="00B1019B"/>
    <w:rsid w:val="00B108AE"/>
    <w:rsid w:val="00B10900"/>
    <w:rsid w:val="00B1095A"/>
    <w:rsid w:val="00B116F8"/>
    <w:rsid w:val="00B12101"/>
    <w:rsid w:val="00B12520"/>
    <w:rsid w:val="00B12545"/>
    <w:rsid w:val="00B12754"/>
    <w:rsid w:val="00B1281F"/>
    <w:rsid w:val="00B12AC4"/>
    <w:rsid w:val="00B12C12"/>
    <w:rsid w:val="00B12E46"/>
    <w:rsid w:val="00B13371"/>
    <w:rsid w:val="00B135AF"/>
    <w:rsid w:val="00B13B8E"/>
    <w:rsid w:val="00B13F66"/>
    <w:rsid w:val="00B1430E"/>
    <w:rsid w:val="00B144BB"/>
    <w:rsid w:val="00B14FE0"/>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E97"/>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3A5"/>
    <w:rsid w:val="00B40733"/>
    <w:rsid w:val="00B40769"/>
    <w:rsid w:val="00B41305"/>
    <w:rsid w:val="00B42131"/>
    <w:rsid w:val="00B42517"/>
    <w:rsid w:val="00B4298B"/>
    <w:rsid w:val="00B42B64"/>
    <w:rsid w:val="00B42E2B"/>
    <w:rsid w:val="00B43189"/>
    <w:rsid w:val="00B431CF"/>
    <w:rsid w:val="00B432F3"/>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4F"/>
    <w:rsid w:val="00B5216B"/>
    <w:rsid w:val="00B52317"/>
    <w:rsid w:val="00B5249C"/>
    <w:rsid w:val="00B529B5"/>
    <w:rsid w:val="00B52C0E"/>
    <w:rsid w:val="00B52C4E"/>
    <w:rsid w:val="00B53039"/>
    <w:rsid w:val="00B531ED"/>
    <w:rsid w:val="00B5380D"/>
    <w:rsid w:val="00B53CAC"/>
    <w:rsid w:val="00B53E83"/>
    <w:rsid w:val="00B54144"/>
    <w:rsid w:val="00B54352"/>
    <w:rsid w:val="00B54442"/>
    <w:rsid w:val="00B54968"/>
    <w:rsid w:val="00B54A8B"/>
    <w:rsid w:val="00B55443"/>
    <w:rsid w:val="00B5556C"/>
    <w:rsid w:val="00B55C67"/>
    <w:rsid w:val="00B55CF3"/>
    <w:rsid w:val="00B560F2"/>
    <w:rsid w:val="00B5613B"/>
    <w:rsid w:val="00B5665D"/>
    <w:rsid w:val="00B566FD"/>
    <w:rsid w:val="00B569AD"/>
    <w:rsid w:val="00B56DC8"/>
    <w:rsid w:val="00B56DF6"/>
    <w:rsid w:val="00B56FDD"/>
    <w:rsid w:val="00B57934"/>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93"/>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0C0B"/>
    <w:rsid w:val="00B71C90"/>
    <w:rsid w:val="00B71D04"/>
    <w:rsid w:val="00B71D7D"/>
    <w:rsid w:val="00B71FC3"/>
    <w:rsid w:val="00B7282F"/>
    <w:rsid w:val="00B72959"/>
    <w:rsid w:val="00B7327B"/>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C2A"/>
    <w:rsid w:val="00B83CD1"/>
    <w:rsid w:val="00B844D6"/>
    <w:rsid w:val="00B846D6"/>
    <w:rsid w:val="00B84778"/>
    <w:rsid w:val="00B84B98"/>
    <w:rsid w:val="00B84C1D"/>
    <w:rsid w:val="00B84D69"/>
    <w:rsid w:val="00B84E64"/>
    <w:rsid w:val="00B85629"/>
    <w:rsid w:val="00B85709"/>
    <w:rsid w:val="00B85A0E"/>
    <w:rsid w:val="00B85AAF"/>
    <w:rsid w:val="00B85F89"/>
    <w:rsid w:val="00B861FA"/>
    <w:rsid w:val="00B86831"/>
    <w:rsid w:val="00B86A50"/>
    <w:rsid w:val="00B86A54"/>
    <w:rsid w:val="00B86ACC"/>
    <w:rsid w:val="00B8790B"/>
    <w:rsid w:val="00B87C60"/>
    <w:rsid w:val="00B87F60"/>
    <w:rsid w:val="00B90AD3"/>
    <w:rsid w:val="00B91728"/>
    <w:rsid w:val="00B9194A"/>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093"/>
    <w:rsid w:val="00BB51CE"/>
    <w:rsid w:val="00BB5431"/>
    <w:rsid w:val="00BB5E0F"/>
    <w:rsid w:val="00BB5E72"/>
    <w:rsid w:val="00BB605E"/>
    <w:rsid w:val="00BB6DE3"/>
    <w:rsid w:val="00BB6F4F"/>
    <w:rsid w:val="00BB7137"/>
    <w:rsid w:val="00BB753F"/>
    <w:rsid w:val="00BC01EF"/>
    <w:rsid w:val="00BC027E"/>
    <w:rsid w:val="00BC0948"/>
    <w:rsid w:val="00BC14E2"/>
    <w:rsid w:val="00BC173F"/>
    <w:rsid w:val="00BC17B1"/>
    <w:rsid w:val="00BC18E6"/>
    <w:rsid w:val="00BC1A51"/>
    <w:rsid w:val="00BC1B25"/>
    <w:rsid w:val="00BC293F"/>
    <w:rsid w:val="00BC29FE"/>
    <w:rsid w:val="00BC2A89"/>
    <w:rsid w:val="00BC2C33"/>
    <w:rsid w:val="00BC3002"/>
    <w:rsid w:val="00BC3192"/>
    <w:rsid w:val="00BC3200"/>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0E34"/>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19B6"/>
    <w:rsid w:val="00BE1CAE"/>
    <w:rsid w:val="00BE1ED7"/>
    <w:rsid w:val="00BE2E34"/>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A68"/>
    <w:rsid w:val="00BF3ED0"/>
    <w:rsid w:val="00BF45EA"/>
    <w:rsid w:val="00BF4601"/>
    <w:rsid w:val="00BF4D1B"/>
    <w:rsid w:val="00BF4DBD"/>
    <w:rsid w:val="00BF501E"/>
    <w:rsid w:val="00BF6153"/>
    <w:rsid w:val="00BF675B"/>
    <w:rsid w:val="00BF68B1"/>
    <w:rsid w:val="00BF71A3"/>
    <w:rsid w:val="00BF7505"/>
    <w:rsid w:val="00BF7AEE"/>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2F7"/>
    <w:rsid w:val="00C117F8"/>
    <w:rsid w:val="00C1214C"/>
    <w:rsid w:val="00C123C8"/>
    <w:rsid w:val="00C12693"/>
    <w:rsid w:val="00C128E0"/>
    <w:rsid w:val="00C1364C"/>
    <w:rsid w:val="00C13958"/>
    <w:rsid w:val="00C13A65"/>
    <w:rsid w:val="00C13C81"/>
    <w:rsid w:val="00C13C8A"/>
    <w:rsid w:val="00C13D8B"/>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510"/>
    <w:rsid w:val="00C266D8"/>
    <w:rsid w:val="00C2690C"/>
    <w:rsid w:val="00C26AB6"/>
    <w:rsid w:val="00C26B61"/>
    <w:rsid w:val="00C26DFD"/>
    <w:rsid w:val="00C271A5"/>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5EC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4BAB"/>
    <w:rsid w:val="00C450F5"/>
    <w:rsid w:val="00C451E5"/>
    <w:rsid w:val="00C45479"/>
    <w:rsid w:val="00C45A9C"/>
    <w:rsid w:val="00C46547"/>
    <w:rsid w:val="00C46685"/>
    <w:rsid w:val="00C471A8"/>
    <w:rsid w:val="00C472D8"/>
    <w:rsid w:val="00C4737A"/>
    <w:rsid w:val="00C473E3"/>
    <w:rsid w:val="00C47457"/>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334"/>
    <w:rsid w:val="00C604D2"/>
    <w:rsid w:val="00C60522"/>
    <w:rsid w:val="00C60CA1"/>
    <w:rsid w:val="00C63370"/>
    <w:rsid w:val="00C63556"/>
    <w:rsid w:val="00C64079"/>
    <w:rsid w:val="00C64969"/>
    <w:rsid w:val="00C64B69"/>
    <w:rsid w:val="00C64B6A"/>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8ED"/>
    <w:rsid w:val="00C73A14"/>
    <w:rsid w:val="00C73BE8"/>
    <w:rsid w:val="00C73D67"/>
    <w:rsid w:val="00C73E0A"/>
    <w:rsid w:val="00C73F3F"/>
    <w:rsid w:val="00C74837"/>
    <w:rsid w:val="00C7484A"/>
    <w:rsid w:val="00C74876"/>
    <w:rsid w:val="00C74A6C"/>
    <w:rsid w:val="00C752D0"/>
    <w:rsid w:val="00C75483"/>
    <w:rsid w:val="00C75E6A"/>
    <w:rsid w:val="00C76CF7"/>
    <w:rsid w:val="00C76E47"/>
    <w:rsid w:val="00C7761A"/>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5802"/>
    <w:rsid w:val="00C860BC"/>
    <w:rsid w:val="00C864E2"/>
    <w:rsid w:val="00C86A72"/>
    <w:rsid w:val="00C86D12"/>
    <w:rsid w:val="00C86DDC"/>
    <w:rsid w:val="00C8706E"/>
    <w:rsid w:val="00C87339"/>
    <w:rsid w:val="00C90440"/>
    <w:rsid w:val="00C909E9"/>
    <w:rsid w:val="00C90D0A"/>
    <w:rsid w:val="00C90DE3"/>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2073"/>
    <w:rsid w:val="00CB2279"/>
    <w:rsid w:val="00CB23CC"/>
    <w:rsid w:val="00CB285E"/>
    <w:rsid w:val="00CB2AD3"/>
    <w:rsid w:val="00CB307E"/>
    <w:rsid w:val="00CB344C"/>
    <w:rsid w:val="00CB4848"/>
    <w:rsid w:val="00CB4953"/>
    <w:rsid w:val="00CB4CD8"/>
    <w:rsid w:val="00CB533C"/>
    <w:rsid w:val="00CB6101"/>
    <w:rsid w:val="00CB6731"/>
    <w:rsid w:val="00CB6830"/>
    <w:rsid w:val="00CB71B4"/>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1ED2"/>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6A2"/>
    <w:rsid w:val="00CC78C4"/>
    <w:rsid w:val="00CD05F0"/>
    <w:rsid w:val="00CD0947"/>
    <w:rsid w:val="00CD0AF6"/>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B"/>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52E"/>
    <w:rsid w:val="00CF1683"/>
    <w:rsid w:val="00CF1AB8"/>
    <w:rsid w:val="00CF1CC0"/>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7E6"/>
    <w:rsid w:val="00D00BAA"/>
    <w:rsid w:val="00D00C78"/>
    <w:rsid w:val="00D00F20"/>
    <w:rsid w:val="00D01594"/>
    <w:rsid w:val="00D0255A"/>
    <w:rsid w:val="00D0265B"/>
    <w:rsid w:val="00D0284E"/>
    <w:rsid w:val="00D02955"/>
    <w:rsid w:val="00D035DA"/>
    <w:rsid w:val="00D03A5B"/>
    <w:rsid w:val="00D03BAD"/>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97F"/>
    <w:rsid w:val="00D07FDC"/>
    <w:rsid w:val="00D10A3E"/>
    <w:rsid w:val="00D126D5"/>
    <w:rsid w:val="00D1286C"/>
    <w:rsid w:val="00D12A52"/>
    <w:rsid w:val="00D12A86"/>
    <w:rsid w:val="00D12AC0"/>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0A4"/>
    <w:rsid w:val="00D20172"/>
    <w:rsid w:val="00D20783"/>
    <w:rsid w:val="00D20B94"/>
    <w:rsid w:val="00D20F83"/>
    <w:rsid w:val="00D21545"/>
    <w:rsid w:val="00D223E5"/>
    <w:rsid w:val="00D224ED"/>
    <w:rsid w:val="00D22828"/>
    <w:rsid w:val="00D22951"/>
    <w:rsid w:val="00D229F6"/>
    <w:rsid w:val="00D23269"/>
    <w:rsid w:val="00D2447B"/>
    <w:rsid w:val="00D244AC"/>
    <w:rsid w:val="00D24D84"/>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5C90"/>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4EA"/>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A3F"/>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DD1"/>
    <w:rsid w:val="00DA3F6F"/>
    <w:rsid w:val="00DA41F7"/>
    <w:rsid w:val="00DA4391"/>
    <w:rsid w:val="00DA43BE"/>
    <w:rsid w:val="00DA4893"/>
    <w:rsid w:val="00DA4A69"/>
    <w:rsid w:val="00DA4B22"/>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85E"/>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312"/>
    <w:rsid w:val="00DD176E"/>
    <w:rsid w:val="00DD1F30"/>
    <w:rsid w:val="00DD30CA"/>
    <w:rsid w:val="00DD353D"/>
    <w:rsid w:val="00DD3F2E"/>
    <w:rsid w:val="00DD4065"/>
    <w:rsid w:val="00DD40F6"/>
    <w:rsid w:val="00DD466F"/>
    <w:rsid w:val="00DD49B4"/>
    <w:rsid w:val="00DD4B1E"/>
    <w:rsid w:val="00DD4D8D"/>
    <w:rsid w:val="00DD5562"/>
    <w:rsid w:val="00DD5DEB"/>
    <w:rsid w:val="00DD64F5"/>
    <w:rsid w:val="00DD71B4"/>
    <w:rsid w:val="00DD72A9"/>
    <w:rsid w:val="00DD7606"/>
    <w:rsid w:val="00DD7D63"/>
    <w:rsid w:val="00DD7F7B"/>
    <w:rsid w:val="00DE04F5"/>
    <w:rsid w:val="00DE0EE1"/>
    <w:rsid w:val="00DE102D"/>
    <w:rsid w:val="00DE1072"/>
    <w:rsid w:val="00DE12A5"/>
    <w:rsid w:val="00DE2A76"/>
    <w:rsid w:val="00DE303A"/>
    <w:rsid w:val="00DE32B3"/>
    <w:rsid w:val="00DE336C"/>
    <w:rsid w:val="00DE3386"/>
    <w:rsid w:val="00DE39F4"/>
    <w:rsid w:val="00DE3ADE"/>
    <w:rsid w:val="00DE4B67"/>
    <w:rsid w:val="00DE5182"/>
    <w:rsid w:val="00DE5A26"/>
    <w:rsid w:val="00DE5C7D"/>
    <w:rsid w:val="00DE5DDF"/>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00B"/>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4E0"/>
    <w:rsid w:val="00E15D18"/>
    <w:rsid w:val="00E15E06"/>
    <w:rsid w:val="00E15F9D"/>
    <w:rsid w:val="00E16BC2"/>
    <w:rsid w:val="00E16CD4"/>
    <w:rsid w:val="00E16E0A"/>
    <w:rsid w:val="00E1756C"/>
    <w:rsid w:val="00E17695"/>
    <w:rsid w:val="00E1789C"/>
    <w:rsid w:val="00E17A74"/>
    <w:rsid w:val="00E2006D"/>
    <w:rsid w:val="00E20863"/>
    <w:rsid w:val="00E20C81"/>
    <w:rsid w:val="00E20E70"/>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9CB"/>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3D6"/>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0DCA"/>
    <w:rsid w:val="00E6100C"/>
    <w:rsid w:val="00E61261"/>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C9F"/>
    <w:rsid w:val="00E64F7C"/>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6EBF"/>
    <w:rsid w:val="00E774C0"/>
    <w:rsid w:val="00E77815"/>
    <w:rsid w:val="00E80E7C"/>
    <w:rsid w:val="00E8131C"/>
    <w:rsid w:val="00E81A0E"/>
    <w:rsid w:val="00E81E0A"/>
    <w:rsid w:val="00E8221B"/>
    <w:rsid w:val="00E82233"/>
    <w:rsid w:val="00E823BD"/>
    <w:rsid w:val="00E82613"/>
    <w:rsid w:val="00E82B55"/>
    <w:rsid w:val="00E82D54"/>
    <w:rsid w:val="00E82E10"/>
    <w:rsid w:val="00E83410"/>
    <w:rsid w:val="00E835C8"/>
    <w:rsid w:val="00E836E9"/>
    <w:rsid w:val="00E8380C"/>
    <w:rsid w:val="00E83952"/>
    <w:rsid w:val="00E83B8A"/>
    <w:rsid w:val="00E83C64"/>
    <w:rsid w:val="00E83F38"/>
    <w:rsid w:val="00E83FC2"/>
    <w:rsid w:val="00E840D9"/>
    <w:rsid w:val="00E84191"/>
    <w:rsid w:val="00E84A97"/>
    <w:rsid w:val="00E84E68"/>
    <w:rsid w:val="00E85540"/>
    <w:rsid w:val="00E85638"/>
    <w:rsid w:val="00E858C9"/>
    <w:rsid w:val="00E85D30"/>
    <w:rsid w:val="00E8600C"/>
    <w:rsid w:val="00E861D8"/>
    <w:rsid w:val="00E865E5"/>
    <w:rsid w:val="00E867BB"/>
    <w:rsid w:val="00E870A3"/>
    <w:rsid w:val="00E876BB"/>
    <w:rsid w:val="00E87CE9"/>
    <w:rsid w:val="00E9058E"/>
    <w:rsid w:val="00E916C2"/>
    <w:rsid w:val="00E91AA1"/>
    <w:rsid w:val="00E91ACF"/>
    <w:rsid w:val="00E92547"/>
    <w:rsid w:val="00E92929"/>
    <w:rsid w:val="00E93464"/>
    <w:rsid w:val="00E934DF"/>
    <w:rsid w:val="00E93DBF"/>
    <w:rsid w:val="00E93F73"/>
    <w:rsid w:val="00E94270"/>
    <w:rsid w:val="00E9428D"/>
    <w:rsid w:val="00E952BC"/>
    <w:rsid w:val="00E953CF"/>
    <w:rsid w:val="00E95700"/>
    <w:rsid w:val="00E95CE0"/>
    <w:rsid w:val="00E9620B"/>
    <w:rsid w:val="00E96452"/>
    <w:rsid w:val="00E9685A"/>
    <w:rsid w:val="00E96B2B"/>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7A8"/>
    <w:rsid w:val="00EA5A6B"/>
    <w:rsid w:val="00EA63C2"/>
    <w:rsid w:val="00EA67F0"/>
    <w:rsid w:val="00EA689E"/>
    <w:rsid w:val="00EA6EC7"/>
    <w:rsid w:val="00EA7DDB"/>
    <w:rsid w:val="00EB011C"/>
    <w:rsid w:val="00EB01DB"/>
    <w:rsid w:val="00EB02C9"/>
    <w:rsid w:val="00EB02F3"/>
    <w:rsid w:val="00EB0D55"/>
    <w:rsid w:val="00EB0F78"/>
    <w:rsid w:val="00EB1F41"/>
    <w:rsid w:val="00EB201B"/>
    <w:rsid w:val="00EB20C3"/>
    <w:rsid w:val="00EB242A"/>
    <w:rsid w:val="00EB27C9"/>
    <w:rsid w:val="00EB2809"/>
    <w:rsid w:val="00EB2CD2"/>
    <w:rsid w:val="00EB2F9A"/>
    <w:rsid w:val="00EB30B0"/>
    <w:rsid w:val="00EB3E5E"/>
    <w:rsid w:val="00EB3F68"/>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2203"/>
    <w:rsid w:val="00EC24B1"/>
    <w:rsid w:val="00EC2911"/>
    <w:rsid w:val="00EC2AD9"/>
    <w:rsid w:val="00EC33D7"/>
    <w:rsid w:val="00EC3520"/>
    <w:rsid w:val="00EC365B"/>
    <w:rsid w:val="00EC3764"/>
    <w:rsid w:val="00EC3766"/>
    <w:rsid w:val="00EC37A0"/>
    <w:rsid w:val="00EC42A4"/>
    <w:rsid w:val="00EC4387"/>
    <w:rsid w:val="00EC4774"/>
    <w:rsid w:val="00EC4832"/>
    <w:rsid w:val="00EC48AA"/>
    <w:rsid w:val="00EC50BD"/>
    <w:rsid w:val="00EC5536"/>
    <w:rsid w:val="00EC58C8"/>
    <w:rsid w:val="00EC60E1"/>
    <w:rsid w:val="00EC6B22"/>
    <w:rsid w:val="00EC6B5E"/>
    <w:rsid w:val="00EC6F36"/>
    <w:rsid w:val="00EC79C4"/>
    <w:rsid w:val="00ED0242"/>
    <w:rsid w:val="00ED048D"/>
    <w:rsid w:val="00ED051E"/>
    <w:rsid w:val="00ED094C"/>
    <w:rsid w:val="00ED1800"/>
    <w:rsid w:val="00ED1A16"/>
    <w:rsid w:val="00ED1ECD"/>
    <w:rsid w:val="00ED1EE3"/>
    <w:rsid w:val="00ED1F5F"/>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151"/>
    <w:rsid w:val="00ED64A2"/>
    <w:rsid w:val="00ED68DB"/>
    <w:rsid w:val="00ED6E97"/>
    <w:rsid w:val="00ED6F3B"/>
    <w:rsid w:val="00ED702D"/>
    <w:rsid w:val="00ED7349"/>
    <w:rsid w:val="00ED740D"/>
    <w:rsid w:val="00ED74F5"/>
    <w:rsid w:val="00ED7896"/>
    <w:rsid w:val="00ED78DB"/>
    <w:rsid w:val="00ED7C13"/>
    <w:rsid w:val="00EE03FE"/>
    <w:rsid w:val="00EE05C5"/>
    <w:rsid w:val="00EE0AD0"/>
    <w:rsid w:val="00EE0B72"/>
    <w:rsid w:val="00EE1275"/>
    <w:rsid w:val="00EE1475"/>
    <w:rsid w:val="00EE17B1"/>
    <w:rsid w:val="00EE18DF"/>
    <w:rsid w:val="00EE1A0F"/>
    <w:rsid w:val="00EE2180"/>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43A2"/>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D18"/>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6"/>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8C"/>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A66"/>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6B7B"/>
    <w:rsid w:val="00F57455"/>
    <w:rsid w:val="00F57940"/>
    <w:rsid w:val="00F60071"/>
    <w:rsid w:val="00F60A41"/>
    <w:rsid w:val="00F60B3C"/>
    <w:rsid w:val="00F60C70"/>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3C3"/>
    <w:rsid w:val="00F6772F"/>
    <w:rsid w:val="00F677A0"/>
    <w:rsid w:val="00F67FCF"/>
    <w:rsid w:val="00F70E75"/>
    <w:rsid w:val="00F70F27"/>
    <w:rsid w:val="00F70F90"/>
    <w:rsid w:val="00F710A0"/>
    <w:rsid w:val="00F71138"/>
    <w:rsid w:val="00F714E5"/>
    <w:rsid w:val="00F7163E"/>
    <w:rsid w:val="00F719E8"/>
    <w:rsid w:val="00F71B1B"/>
    <w:rsid w:val="00F71F13"/>
    <w:rsid w:val="00F71F90"/>
    <w:rsid w:val="00F731A2"/>
    <w:rsid w:val="00F736CA"/>
    <w:rsid w:val="00F738BE"/>
    <w:rsid w:val="00F73AEB"/>
    <w:rsid w:val="00F73B46"/>
    <w:rsid w:val="00F73DC1"/>
    <w:rsid w:val="00F73DE7"/>
    <w:rsid w:val="00F73E0C"/>
    <w:rsid w:val="00F7419F"/>
    <w:rsid w:val="00F742A7"/>
    <w:rsid w:val="00F7455D"/>
    <w:rsid w:val="00F745B9"/>
    <w:rsid w:val="00F74D0E"/>
    <w:rsid w:val="00F74D8F"/>
    <w:rsid w:val="00F75161"/>
    <w:rsid w:val="00F751D9"/>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382E"/>
    <w:rsid w:val="00F84152"/>
    <w:rsid w:val="00F8427D"/>
    <w:rsid w:val="00F846B1"/>
    <w:rsid w:val="00F8497A"/>
    <w:rsid w:val="00F850F2"/>
    <w:rsid w:val="00F85E5B"/>
    <w:rsid w:val="00F85FA3"/>
    <w:rsid w:val="00F86886"/>
    <w:rsid w:val="00F868C0"/>
    <w:rsid w:val="00F86946"/>
    <w:rsid w:val="00F86AA8"/>
    <w:rsid w:val="00F86BB9"/>
    <w:rsid w:val="00F87BD2"/>
    <w:rsid w:val="00F87DAF"/>
    <w:rsid w:val="00F87F02"/>
    <w:rsid w:val="00F87F0B"/>
    <w:rsid w:val="00F902D7"/>
    <w:rsid w:val="00F90B38"/>
    <w:rsid w:val="00F91021"/>
    <w:rsid w:val="00F9216E"/>
    <w:rsid w:val="00F927EF"/>
    <w:rsid w:val="00F92985"/>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25"/>
    <w:rsid w:val="00F97053"/>
    <w:rsid w:val="00F978B9"/>
    <w:rsid w:val="00F97E60"/>
    <w:rsid w:val="00FA0623"/>
    <w:rsid w:val="00FA09FD"/>
    <w:rsid w:val="00FA0C2B"/>
    <w:rsid w:val="00FA0D78"/>
    <w:rsid w:val="00FA0F4D"/>
    <w:rsid w:val="00FA1687"/>
    <w:rsid w:val="00FA19A4"/>
    <w:rsid w:val="00FA19D3"/>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16"/>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0DD"/>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91F"/>
    <w:rsid w:val="00FD4B36"/>
    <w:rsid w:val="00FD54F9"/>
    <w:rsid w:val="00FD565E"/>
    <w:rsid w:val="00FD58A6"/>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66"/>
    <w:rsid w:val="00FE7584"/>
    <w:rsid w:val="00FE75C2"/>
    <w:rsid w:val="00FE775C"/>
    <w:rsid w:val="00FE7982"/>
    <w:rsid w:val="00FE7C48"/>
    <w:rsid w:val="00FE7E6A"/>
    <w:rsid w:val="00FE7EE8"/>
    <w:rsid w:val="00FF073A"/>
    <w:rsid w:val="00FF09C2"/>
    <w:rsid w:val="00FF0B16"/>
    <w:rsid w:val="00FF0BE7"/>
    <w:rsid w:val="00FF0D2B"/>
    <w:rsid w:val="00FF0D95"/>
    <w:rsid w:val="00FF0E28"/>
    <w:rsid w:val="00FF0F69"/>
    <w:rsid w:val="00FF13A7"/>
    <w:rsid w:val="00FF13B3"/>
    <w:rsid w:val="00FF1856"/>
    <w:rsid w:val="00FF1C58"/>
    <w:rsid w:val="00FF21B4"/>
    <w:rsid w:val="00FF25F0"/>
    <w:rsid w:val="00FF2B86"/>
    <w:rsid w:val="00FF2F56"/>
    <w:rsid w:val="00FF348F"/>
    <w:rsid w:val="00FF39B2"/>
    <w:rsid w:val="00FF3B3C"/>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6EF"/>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uiPriority w:val="34"/>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Mentionnonrsolue1">
    <w:name w:val="Mention non résolue1"/>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jpeg"/><Relationship Id="rId42" Type="http://schemas.openxmlformats.org/officeDocument/2006/relationships/image" Target="media/image33.png"/><Relationship Id="rId47" Type="http://schemas.openxmlformats.org/officeDocument/2006/relationships/image" Target="media/image36.png"/><Relationship Id="rId50" Type="http://schemas.microsoft.com/office/2007/relationships/hdphoto" Target="media/hdphoto2.wdp"/><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hyperlink" Target="https://cryptoast.fr/wp-content/uploads/2020/08/merkle-tree-general.png" TargetMode="External"/><Relationship Id="rId52"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app.diagrams.net" TargetMode="External"/><Relationship Id="rId35" Type="http://schemas.openxmlformats.org/officeDocument/2006/relationships/image" Target="media/image26.jpg"/><Relationship Id="rId43" Type="http://schemas.openxmlformats.org/officeDocument/2006/relationships/image" Target="media/image34.png"/><Relationship Id="rId48" Type="http://schemas.openxmlformats.org/officeDocument/2006/relationships/image" Target="media/image37.png"/><Relationship Id="rId8" Type="http://schemas.openxmlformats.org/officeDocument/2006/relationships/image" Target="media/image3.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4.png"/><Relationship Id="rId38" Type="http://schemas.openxmlformats.org/officeDocument/2006/relationships/image" Target="media/image29.jpeg"/><Relationship Id="rId46" Type="http://schemas.microsoft.com/office/2007/relationships/hdphoto" Target="media/hdphoto1.wdp"/><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38.png"/></Relationships>
</file>

<file path=word/_rels/footnotes.xml.rels><?xml version="1.0" encoding="UTF-8" standalone="yes"?>
<Relationships xmlns="http://schemas.openxmlformats.org/package/2006/relationships"><Relationship Id="rId8" Type="http://schemas.openxmlformats.org/officeDocument/2006/relationships/hyperlink" Target="https://metamask.io/"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bitsgap.com/fr/converter/gas/eth"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remix.ethereum.org/" TargetMode="External"/><Relationship Id="rId5" Type="http://schemas.openxmlformats.org/officeDocument/2006/relationships/hyperlink" Target="https://www.nist.gov" TargetMode="External"/><Relationship Id="rId4" Type="http://schemas.openxmlformats.org/officeDocument/2006/relationships/hyperlink" Target="https://www.blockcerts.org/"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47799-0C0A-4104-8158-C29645556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41113</Words>
  <Characters>236405</Characters>
  <Application>Microsoft Office Word</Application>
  <DocSecurity>0</DocSecurity>
  <Lines>4075</Lines>
  <Paragraphs>155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5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3</cp:revision>
  <cp:lastPrinted>2025-06-29T10:12:00Z</cp:lastPrinted>
  <dcterms:created xsi:type="dcterms:W3CDTF">2025-06-29T10:12:00Z</dcterms:created>
  <dcterms:modified xsi:type="dcterms:W3CDTF">2025-06-29T10:1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31wc6gJl"/&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